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29003693"/>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4312874" w:rsidR="00E978D0" w:rsidRPr="00B57B36" w:rsidRDefault="00A34DB5" w:rsidP="00E978D0">
      <w:pPr>
        <w:pStyle w:val="CETTitle"/>
      </w:pPr>
      <w:r>
        <w:t>H</w:t>
      </w:r>
      <w:r w:rsidR="00DB4B8E" w:rsidRPr="00DB4B8E">
        <w:t xml:space="preserve">ydrogen purification and odorization to evaluate the distribution of this energy carrier through the gas </w:t>
      </w:r>
      <w:r w:rsidR="00D02F80" w:rsidRPr="00DB4B8E">
        <w:t>pipelines.</w:t>
      </w:r>
    </w:p>
    <w:p w14:paraId="0488FED2" w14:textId="68A98756" w:rsidR="00B57E6F" w:rsidRPr="00DB4B8E" w:rsidRDefault="00DB4B8E" w:rsidP="00B57E6F">
      <w:pPr>
        <w:pStyle w:val="CETAuthors"/>
        <w:rPr>
          <w:lang w:val="it-IT"/>
        </w:rPr>
      </w:pPr>
      <w:r w:rsidRPr="00DB4B8E">
        <w:rPr>
          <w:lang w:val="it-IT"/>
        </w:rPr>
        <w:t>Elisa Zanella</w:t>
      </w:r>
      <w:r w:rsidRPr="00DB4B8E">
        <w:rPr>
          <w:vertAlign w:val="superscript"/>
          <w:lang w:val="it-IT"/>
        </w:rPr>
        <w:t>a,</w:t>
      </w:r>
      <w:r w:rsidRPr="00DB4B8E">
        <w:rPr>
          <w:lang w:val="it-IT"/>
        </w:rPr>
        <w:t xml:space="preserve">*, </w:t>
      </w:r>
      <w:r w:rsidR="00D241FF" w:rsidRPr="00DB4B8E">
        <w:rPr>
          <w:lang w:val="it-IT"/>
        </w:rPr>
        <w:t>Giulia</w:t>
      </w:r>
      <w:r w:rsidR="00D241FF">
        <w:rPr>
          <w:lang w:val="it-IT"/>
        </w:rPr>
        <w:t xml:space="preserve"> </w:t>
      </w:r>
      <w:r w:rsidR="00C72793" w:rsidRPr="00DB4B8E">
        <w:rPr>
          <w:lang w:val="it-IT"/>
        </w:rPr>
        <w:t>Tonsi</w:t>
      </w:r>
      <w:r w:rsidRPr="00DB4B8E">
        <w:rPr>
          <w:vertAlign w:val="superscript"/>
          <w:lang w:val="it-IT"/>
        </w:rPr>
        <w:t>a</w:t>
      </w:r>
      <w:r w:rsidRPr="00DB4B8E">
        <w:rPr>
          <w:lang w:val="it-IT"/>
        </w:rPr>
        <w:t>,</w:t>
      </w:r>
      <w:r w:rsidR="00D241FF" w:rsidRPr="00D241FF">
        <w:rPr>
          <w:lang w:val="it-IT"/>
        </w:rPr>
        <w:t xml:space="preserve"> </w:t>
      </w:r>
      <w:r w:rsidR="00D241FF" w:rsidRPr="00DB4B8E">
        <w:rPr>
          <w:lang w:val="it-IT"/>
        </w:rPr>
        <w:t>Arian</w:t>
      </w:r>
      <w:r w:rsidRPr="00DB4B8E">
        <w:rPr>
          <w:lang w:val="it-IT"/>
        </w:rPr>
        <w:t xml:space="preserve"> Grainca</w:t>
      </w:r>
      <w:r w:rsidRPr="00DB4B8E">
        <w:rPr>
          <w:vertAlign w:val="superscript"/>
          <w:lang w:val="it-IT"/>
        </w:rPr>
        <w:t>a</w:t>
      </w:r>
      <w:r w:rsidRPr="00D6252B">
        <w:rPr>
          <w:lang w:val="it-IT"/>
        </w:rPr>
        <w:t xml:space="preserve">, </w:t>
      </w:r>
      <w:r w:rsidR="00FB460E">
        <w:rPr>
          <w:lang w:val="it-IT"/>
        </w:rPr>
        <w:t>Franco Jamoletti</w:t>
      </w:r>
      <w:r w:rsidRPr="00D6252B">
        <w:rPr>
          <w:vertAlign w:val="superscript"/>
          <w:lang w:val="it-IT"/>
        </w:rPr>
        <w:t>b</w:t>
      </w:r>
      <w:r w:rsidRPr="00D6252B">
        <w:rPr>
          <w:lang w:val="it-IT"/>
        </w:rPr>
        <w:t>, Mariangela</w:t>
      </w:r>
      <w:r w:rsidRPr="00DB4B8E">
        <w:rPr>
          <w:lang w:val="it-IT"/>
        </w:rPr>
        <w:t xml:space="preserve"> Longhi</w:t>
      </w:r>
      <w:r w:rsidRPr="00DB4B8E">
        <w:rPr>
          <w:vertAlign w:val="superscript"/>
          <w:lang w:val="it-IT"/>
        </w:rPr>
        <w:t>a</w:t>
      </w:r>
      <w:r w:rsidRPr="00DB4B8E">
        <w:rPr>
          <w:lang w:val="it-IT"/>
        </w:rPr>
        <w:t>, Carlo Pirola</w:t>
      </w:r>
      <w:r w:rsidRPr="00DB4B8E">
        <w:rPr>
          <w:vertAlign w:val="superscript"/>
          <w:lang w:val="it-IT"/>
        </w:rPr>
        <w:t>a</w:t>
      </w:r>
    </w:p>
    <w:p w14:paraId="66A3E57E" w14:textId="4868F200" w:rsidR="00DB4B8E" w:rsidRPr="00D6252B" w:rsidRDefault="00DB4B8E" w:rsidP="00DB4B8E">
      <w:pPr>
        <w:pStyle w:val="CETAddress"/>
        <w:rPr>
          <w:lang w:val="it-IT"/>
        </w:rPr>
      </w:pPr>
      <w:r w:rsidRPr="0019201E">
        <w:rPr>
          <w:vertAlign w:val="superscript"/>
          <w:lang w:val="it-IT"/>
        </w:rPr>
        <w:t>a</w:t>
      </w:r>
      <w:r w:rsidRPr="0019201E">
        <w:rPr>
          <w:rFonts w:eastAsia="TimesNewRomanPS-ItalicMT"/>
          <w:lang w:val="it-IT"/>
        </w:rPr>
        <w:t xml:space="preserve"> </w:t>
      </w:r>
      <w:r w:rsidRPr="00D6252B">
        <w:rPr>
          <w:rFonts w:eastAsia="TimesNewRomanPS-ItalicMT"/>
          <w:lang w:val="it-IT"/>
        </w:rPr>
        <w:t>Università degli Studi di Milano, Dipartimento di Chimica – via Golgi, 19, 20133 Milano (MI), Italy</w:t>
      </w:r>
    </w:p>
    <w:p w14:paraId="38A7F442" w14:textId="0FB0937C" w:rsidR="00DB4B8E" w:rsidRPr="00D6252B" w:rsidRDefault="00DB4B8E" w:rsidP="00DB4B8E">
      <w:pPr>
        <w:pStyle w:val="CETAddress"/>
        <w:rPr>
          <w:lang w:val="it-IT"/>
        </w:rPr>
      </w:pPr>
      <w:r w:rsidRPr="00D6252B">
        <w:rPr>
          <w:vertAlign w:val="superscript"/>
          <w:lang w:val="it-IT"/>
        </w:rPr>
        <w:t>b</w:t>
      </w:r>
      <w:r w:rsidRPr="00D6252B">
        <w:rPr>
          <w:lang w:val="it-IT"/>
        </w:rPr>
        <w:t xml:space="preserve"> Regas </w:t>
      </w:r>
      <w:r w:rsidR="00FB460E">
        <w:rPr>
          <w:lang w:val="it-IT"/>
        </w:rPr>
        <w:t>spa</w:t>
      </w:r>
      <w:r w:rsidR="00FB460E" w:rsidRPr="00D6252B">
        <w:rPr>
          <w:lang w:val="it-IT"/>
        </w:rPr>
        <w:t xml:space="preserve"> </w:t>
      </w:r>
      <w:r w:rsidRPr="00D6252B">
        <w:rPr>
          <w:lang w:val="it-IT"/>
        </w:rPr>
        <w:t>- Via Redipuglia, 70, 24047 Treviglio (BG), Italy</w:t>
      </w:r>
    </w:p>
    <w:p w14:paraId="73F1267A" w14:textId="5F467941" w:rsidR="00B57E6F" w:rsidRPr="00DB4B8E" w:rsidRDefault="00DB4B8E" w:rsidP="00DB4B8E">
      <w:pPr>
        <w:pStyle w:val="CETAddress"/>
        <w:spacing w:after="240"/>
      </w:pPr>
      <w:r w:rsidRPr="00D6252B">
        <w:t xml:space="preserve">* </w:t>
      </w:r>
      <w:hyperlink r:id="rId10" w:history="1">
        <w:r w:rsidRPr="00D6252B">
          <w:rPr>
            <w:rStyle w:val="Collegamentoipertestuale"/>
            <w:color w:val="auto"/>
            <w:u w:val="none"/>
          </w:rPr>
          <w:t>elisa.zanella@unimi.it</w:t>
        </w:r>
      </w:hyperlink>
    </w:p>
    <w:p w14:paraId="592CA167" w14:textId="3A071CF4" w:rsidR="00D13EE7" w:rsidRDefault="00D02F80" w:rsidP="008E653A">
      <w:pPr>
        <w:pStyle w:val="CETBodytext"/>
      </w:pPr>
      <w:r w:rsidRPr="00941BC0">
        <w:t xml:space="preserve">Due to </w:t>
      </w:r>
      <w:r w:rsidR="00A271A4">
        <w:t>hydrogen</w:t>
      </w:r>
      <w:r w:rsidRPr="00941BC0">
        <w:t xml:space="preserve"> storage and transport problem, a concrete and immediate solution is the exploitation of the gas pipelines now used for natural gas. In this regard, </w:t>
      </w:r>
      <w:r w:rsidR="00590C72">
        <w:t>this work aim</w:t>
      </w:r>
      <w:r w:rsidR="00780535">
        <w:t>s</w:t>
      </w:r>
      <w:r w:rsidR="00590C72">
        <w:t xml:space="preserve"> to evaluate </w:t>
      </w:r>
      <w:r w:rsidRPr="00941BC0">
        <w:t xml:space="preserve">two main aspects </w:t>
      </w:r>
      <w:r w:rsidR="00590C72">
        <w:t>that must</w:t>
      </w:r>
      <w:r w:rsidRPr="00941BC0">
        <w:t xml:space="preserve"> be </w:t>
      </w:r>
      <w:proofErr w:type="gramStart"/>
      <w:r w:rsidRPr="00941BC0">
        <w:t>taken into account</w:t>
      </w:r>
      <w:proofErr w:type="gramEnd"/>
      <w:r w:rsidR="00590C72">
        <w:t xml:space="preserve"> to</w:t>
      </w:r>
      <w:r w:rsidR="00590C72" w:rsidRPr="00590C72">
        <w:t xml:space="preserve"> make this </w:t>
      </w:r>
      <w:r w:rsidR="00590C72">
        <w:t>approach</w:t>
      </w:r>
      <w:r w:rsidR="00590C72" w:rsidRPr="00590C72">
        <w:t xml:space="preserve"> possible</w:t>
      </w:r>
      <w:r>
        <w:t>: the separation of hydrogen from natural gas-hydrogen mixture and the odorization of the latter, in order to provide the safety of the pipelines</w:t>
      </w:r>
      <w:r w:rsidRPr="00941BC0">
        <w:t>.</w:t>
      </w:r>
      <w:r w:rsidR="00590C72">
        <w:t xml:space="preserve"> </w:t>
      </w:r>
      <w:r w:rsidRPr="00941BC0">
        <w:t xml:space="preserve">Therefore, the first part of this study is the evaluation of the efficiency of </w:t>
      </w:r>
      <w:r>
        <w:t>a purification</w:t>
      </w:r>
      <w:r w:rsidRPr="00941BC0">
        <w:t xml:space="preserve"> system in presence of a variable quantity of methane in the inner stream.</w:t>
      </w:r>
      <w:r>
        <w:t xml:space="preserve"> </w:t>
      </w:r>
      <w:r w:rsidRPr="00941BC0">
        <w:t>For these purposes, electrochemical hydrogen compression (EHC) system</w:t>
      </w:r>
      <w:r>
        <w:t xml:space="preserve"> was selected</w:t>
      </w:r>
      <w:r w:rsidR="00590C72">
        <w:t xml:space="preserve">, due to the </w:t>
      </w:r>
      <w:r w:rsidRPr="00941BC0">
        <w:t xml:space="preserve">great advantage of allowing both purification and compression in a single device. </w:t>
      </w:r>
      <w:r>
        <w:t>Different</w:t>
      </w:r>
      <w:r w:rsidRPr="00941BC0">
        <w:t xml:space="preserve"> methane-hydrogen mixtures were taken into consideration</w:t>
      </w:r>
      <w:r>
        <w:t xml:space="preserve">, </w:t>
      </w:r>
      <w:r w:rsidRPr="00E743B8">
        <w:t>going to evaluate how an increasing amount of methane affects the efficiency of the system</w:t>
      </w:r>
      <w:r w:rsidRPr="00941BC0">
        <w:t>.</w:t>
      </w:r>
      <w:r w:rsidRPr="00252477">
        <w:t xml:space="preserve"> </w:t>
      </w:r>
      <w:r>
        <w:t>T</w:t>
      </w:r>
      <w:r w:rsidRPr="00941BC0">
        <w:t xml:space="preserve">he second part of this </w:t>
      </w:r>
      <w:r>
        <w:t>work</w:t>
      </w:r>
      <w:r w:rsidRPr="00941BC0">
        <w:t xml:space="preserve"> is focused on a further development of a previous simulation study</w:t>
      </w:r>
      <w:r>
        <w:t xml:space="preserve"> related to a</w:t>
      </w:r>
      <w:r w:rsidRPr="00941BC0">
        <w:t xml:space="preserve"> possible process for natural gas-hydrogen mixtures odorization systems using AVEVA's PRO II software. </w:t>
      </w:r>
      <w:r w:rsidR="008E653A">
        <w:t xml:space="preserve">As odorant, </w:t>
      </w:r>
      <w:r w:rsidR="00F118B1">
        <w:t xml:space="preserve">GASODOR S-FREE </w:t>
      </w:r>
      <w:r w:rsidR="008E653A">
        <w:t xml:space="preserve">was taken into consideration, thanks to the fact that this is </w:t>
      </w:r>
      <w:r w:rsidR="00606B76">
        <w:t xml:space="preserve">a common </w:t>
      </w:r>
      <w:r w:rsidR="00D13EE7">
        <w:t xml:space="preserve">odorant used for methane </w:t>
      </w:r>
      <w:r w:rsidR="00BB3404" w:rsidRPr="00BB3404">
        <w:t>with the great advantage of not containing sulfur, unlike THT and mercaptans.</w:t>
      </w:r>
    </w:p>
    <w:p w14:paraId="476B2F2E" w14:textId="77777777" w:rsidR="00600535" w:rsidRPr="00B57B36" w:rsidRDefault="00600535" w:rsidP="00600535">
      <w:pPr>
        <w:pStyle w:val="CETHeading1"/>
        <w:rPr>
          <w:lang w:val="en-GB"/>
        </w:rPr>
      </w:pPr>
      <w:r w:rsidRPr="00B57B36">
        <w:rPr>
          <w:lang w:val="en-GB"/>
        </w:rPr>
        <w:t>Introduction</w:t>
      </w:r>
    </w:p>
    <w:p w14:paraId="4EFA0888" w14:textId="080C945D" w:rsidR="00CF0125" w:rsidRPr="000E15F5" w:rsidRDefault="00832BEB" w:rsidP="00737ABC">
      <w:pPr>
        <w:pStyle w:val="CETBodytext"/>
      </w:pPr>
      <w:r w:rsidRPr="000E15F5">
        <w:t xml:space="preserve">Nowadays energy plays a fundamental role in our society. Indeed, because of the rapid socio-economic development, a constant energy supply is essential to maintain our standard of living, currently satisfied by non-renewable sources. </w:t>
      </w:r>
      <w:r w:rsidR="00D8108C" w:rsidRPr="000E15F5">
        <w:t>In a scenario dominated by depletion of fossil fuels, global warming</w:t>
      </w:r>
      <w:r w:rsidR="002D33FF" w:rsidRPr="000E15F5">
        <w:t xml:space="preserve"> </w:t>
      </w:r>
      <w:r w:rsidR="00FB6ADE" w:rsidRPr="000E15F5">
        <w:fldChar w:fldCharType="begin" w:fldLock="1"/>
      </w:r>
      <w:r w:rsidR="00B66968">
        <w:instrText>ADDIN CSL_CITATION {"citationItems":[{"id":"ITEM-1","itemData":{"author":[{"dropping-particle":"","family":"Rajeshwar","given":"Krishnan","non-dropping-particle":"","parse-names":false,"suffix":""},{"dropping-particle":"","family":"McConnell","given":"Robert","non-dropping-particle":"","parse-names":false,"suffix":""},{"dropping-particle":"","family":"Harrison","given":"Kevin","non-dropping-particle":"","parse-names":false,"suffix":""},{"dropping-particle":"","family":"Licht","given":"Stuart","non-dropping-particle":"","parse-names":false,"suffix":""}],"container-title":"Solar hydrogen generation","id":"ITEM-1","issued":{"date-parts":[["2008"]]},"page":"1-18","publisher":"Springer","title":"Renewable energy and the hydrogen economy","type":"chapter"},"uris":["http://www.mendeley.com/documents/?uuid=facc7246-7d36-4df1-9db7-4c52cc323787"]}],"mendeley":{"formattedCitation":"(Rajeshwar et al. 2008)","plainTextFormattedCitation":"(Rajeshwar et al. 2008)","previouslyFormattedCitation":"(Rajeshwar &lt;i&gt;et al.&lt;/i&gt;, 2008)"},"properties":{"noteIndex":0},"schema":"https://github.com/citation-style-language/schema/raw/master/csl-citation.json"}</w:instrText>
      </w:r>
      <w:r w:rsidR="00FB6ADE" w:rsidRPr="000E15F5">
        <w:fldChar w:fldCharType="separate"/>
      </w:r>
      <w:r w:rsidR="00B66968" w:rsidRPr="00B66968">
        <w:rPr>
          <w:noProof/>
        </w:rPr>
        <w:t>(Rajeshwar et al. 2008)</w:t>
      </w:r>
      <w:r w:rsidR="00FB6ADE" w:rsidRPr="000E15F5">
        <w:fldChar w:fldCharType="end"/>
      </w:r>
      <w:r w:rsidR="00D8108C" w:rsidRPr="000E15F5">
        <w:t>, and rising energy demand</w:t>
      </w:r>
      <w:r w:rsidR="002D33FF" w:rsidRPr="000E15F5">
        <w:t xml:space="preserve"> </w:t>
      </w:r>
      <w:r w:rsidR="00E170DD" w:rsidRPr="000E15F5">
        <w:fldChar w:fldCharType="begin" w:fldLock="1"/>
      </w:r>
      <w:r w:rsidR="00B66968">
        <w:instrText>ADDIN CSL_CITATION {"citationItems":[{"id":"ITEM-1","itemData":{"URL":"https://www.eia.gov/todayinenergy","author":[{"dropping-particle":"","family":"U.S. Energy Information Administration","given":"","non-dropping-particle":"","parse-names":false,"suffix":""}],"id":"ITEM-1","issued":{"date-parts":[["2019"]]},"title":"U.S. Energy Information Administration’s (EIA), International Energy Outlook 2019.","type":"webpage"},"uris":["http://www.mendeley.com/documents/?uuid=6f441af9-12f4-4b47-8dd2-1e55d839cb17"]}],"mendeley":{"formattedCitation":"(U.S. Energy Information Administration 2019)","manualFormatting":"(U.S. EIA, 2019)","plainTextFormattedCitation":"(U.S. Energy Information Administration 2019)","previouslyFormattedCitation":"(U.S. Energy Information Administration, 2019)"},"properties":{"noteIndex":0},"schema":"https://github.com/citation-style-language/schema/raw/master/csl-citation.json"}</w:instrText>
      </w:r>
      <w:r w:rsidR="00E170DD" w:rsidRPr="000E15F5">
        <w:fldChar w:fldCharType="separate"/>
      </w:r>
      <w:r w:rsidR="00E170DD" w:rsidRPr="000E15F5">
        <w:rPr>
          <w:noProof/>
        </w:rPr>
        <w:t xml:space="preserve">(U.S. </w:t>
      </w:r>
      <w:r w:rsidR="000E15F5">
        <w:rPr>
          <w:noProof/>
        </w:rPr>
        <w:t>EIA</w:t>
      </w:r>
      <w:r w:rsidR="00E170DD" w:rsidRPr="000E15F5">
        <w:rPr>
          <w:noProof/>
        </w:rPr>
        <w:t>, 2019)</w:t>
      </w:r>
      <w:r w:rsidR="00E170DD" w:rsidRPr="000E15F5">
        <w:fldChar w:fldCharType="end"/>
      </w:r>
      <w:r w:rsidR="00D8108C" w:rsidRPr="000E15F5">
        <w:t>, hydrogen appears very promising due to its green combustion and its extremely high gravimetric energy density</w:t>
      </w:r>
      <w:r w:rsidR="007C632E" w:rsidRPr="000E15F5">
        <w:t xml:space="preserve"> </w:t>
      </w:r>
      <w:r w:rsidR="00BE3C9A" w:rsidRPr="000E15F5">
        <w:fldChar w:fldCharType="begin" w:fldLock="1"/>
      </w:r>
      <w:r w:rsidR="00B66968">
        <w:instrText>ADDIN CSL_CITATION {"citationItems":[{"id":"ITEM-1","itemData":{"DOI":"10.1016/j.mset.2019.12.002","ISSN":"25892991","abstract":"Presently the fulfilment of world’s energy demand highly relies on the fossil fuel i.e. coal, oil and natural gas. Fossil fuels pose threat to environment and biological systems on the earth. Usage of these fuels leads to an increase in the CO2 content in the atmosphere that causes global warming and undesirable climatic changes. Additionally, these are limited sources of energy those will eventually dwindle. There is huge urge of identifying and utilizing the renewable energy resources to replace these fossil fuels in the near future as it is expected to have no impact on environment and thus would enable one to provide energy security. Hydrogen is one of the most desirable fuel capable of replacing vanishing hydrocarbons. In this review we present the status of energy demands, recent advances in renewable energy and the prospects of hydrogen as a future fuel are highlighted. It gives a broad overview of different energy systems and mainly focuses on different technologies and their reliability for the production of hydrogen in present and future","author":[{"dropping-particle":"","family":"Pareek","given":"Alka","non-dropping-particle":"","parse-names":false,"suffix":""},{"dropping-particle":"","family":"Dom","given":"Rekha","non-dropping-particle":"","parse-names":false,"suffix":""},{"dropping-particle":"","family":"Gupta","given":"Jyoti","non-dropping-particle":"","parse-names":false,"suffix":""},{"dropping-particle":"","family":"Chandran","given":"Jyothi","non-dropping-particle":"","parse-names":false,"suffix":""},{"dropping-particle":"","family":"Adepu","given":"Vivek","non-dropping-particle":"","parse-names":false,"suffix":""},{"dropping-particle":"","family":"Borse","given":"Pramod H.","non-dropping-particle":"","parse-names":false,"suffix":""}],"container-title":"Materials Science for Energy Technologies","id":"ITEM-1","issued":{"date-parts":[["2020"]]},"page":"319-327","publisher":"KeAi Communications Co., Ltd","title":"Insights into renewable hydrogen energy: Recent advances and prospects","type":"article-journal","volume":"3"},"uris":["http://www.mendeley.com/documents/?uuid=01874e87-2f16-4a0b-8b5f-137252e167c6"]}],"mendeley":{"formattedCitation":"(Pareek et al. 2020)","plainTextFormattedCitation":"(Pareek et al. 2020)","previouslyFormattedCitation":"(Pareek &lt;i&gt;et al.&lt;/i&gt;, 2020)"},"properties":{"noteIndex":0},"schema":"https://github.com/citation-style-language/schema/raw/master/csl-citation.json"}</w:instrText>
      </w:r>
      <w:r w:rsidR="00BE3C9A" w:rsidRPr="000E15F5">
        <w:fldChar w:fldCharType="separate"/>
      </w:r>
      <w:r w:rsidR="00B66968" w:rsidRPr="00B66968">
        <w:rPr>
          <w:noProof/>
        </w:rPr>
        <w:t>(Pareek et al. 2020)</w:t>
      </w:r>
      <w:r w:rsidR="00BE3C9A" w:rsidRPr="000E15F5">
        <w:fldChar w:fldCharType="end"/>
      </w:r>
      <w:r w:rsidR="007C632E" w:rsidRPr="000E15F5">
        <w:t>.</w:t>
      </w:r>
      <w:r w:rsidR="00FD35AD" w:rsidRPr="000E15F5">
        <w:t xml:space="preserve"> However, hydrogen has a very low volumetric energy density and a high flammability, making it extremely difficult to store and transport, </w:t>
      </w:r>
      <w:r w:rsidR="00802D62" w:rsidRPr="000E15F5">
        <w:t>hindering</w:t>
      </w:r>
      <w:r w:rsidR="00FD35AD" w:rsidRPr="000E15F5">
        <w:t xml:space="preserve"> its industrial application</w:t>
      </w:r>
      <w:r w:rsidR="008C163E" w:rsidRPr="000E15F5">
        <w:t xml:space="preserve"> </w:t>
      </w:r>
      <w:r w:rsidR="00650B84" w:rsidRPr="000E15F5">
        <w:rPr>
          <w:rStyle w:val="Rimandonotaapidipagina"/>
        </w:rPr>
        <w:fldChar w:fldCharType="begin" w:fldLock="1"/>
      </w:r>
      <w:r w:rsidR="00B66968">
        <w:instrText>ADDIN CSL_CITATION {"citationItems":[{"id":"ITEM-1","itemData":{"DOI":"https://doi.org/10.1016/j.ijhydene.2009.05.023","ISSN":"0360-3199","abstract":"An integrated model of a sorbent-based cryogenic compressed hydrogen system is used to assess the prospect of meeting the near-term targets of 36kg-H2/m3 volumetric and 4.5wt% gravimetric capacity for hydrogen-fueled vehicles. The model includes the thermodynamics of H2 sorption, heat transfer during adsorption and desorption, sorption dynamics, energetics of cryogenic tank cooling, and containment of H2 in geodesically wound carbon fiber tanks. The results from the model show that recoverable hydrogen, rather than excess or absolute adsorption, is a determining measure of whether a sorbent is a good candidate material for on-board storage of H2. A temperature swing is needed to recover &gt;80% of the sorption capacity of the superactivated carbon sorbent at 100K and 100bar as the tank is depressurized to 3–8bar. The storage pressure at which the system needs to operate in order to approach the system capacity targets has been determined and compared with the breakeven pressure above which the storage tank is more compact if H2 is stored only as a cryo-compressed gas. The amount of liquid N2 needed to cool the hydrogen dispensed to the vehicle to 100K and to remove the heat of adsorption during refueling has been estimated. The electrical energy needed to produce the requisite liquid N2 by air liquefaction is compared with the electrical energy needed to liquefy the same amount of H2 at a central plant. The alternate option of adiabatically refueling the sorbent tank with liquid H2 has been evaluated to determine the relationship between the storage temperature and the sustainable temperature swing. Finally, simulations have been run to estimate the increase in specific surface area and bulk density of medium needed to satisfy the system capacity targets with H2 storage at 100bar.","author":[{"dropping-particle":"","family":"Ahluwalia","given":"R K","non-dropping-particle":"","parse-names":false,"suffix":""},{"dropping-particle":"","family":"Peng","given":"J K","non-dropping-particle":"","parse-names":false,"suffix":""}],"container-title":"International Journal of Hydrogen Energy","id":"ITEM-1","issue":"13","issued":{"date-parts":[["2009"]]},"page":"5476-5487","title":"Automotive hydrogen storage system using cryo-adsorption on activated carbon","type":"article-journal","volume":"34"},"uris":["http://www.mendeley.com/documents/?uuid=ab8fb0f4-8d21-49be-99d0-49fffe13415d"]}],"mendeley":{"formattedCitation":"(Ahluwalia and Peng 2009)","plainTextFormattedCitation":"(Ahluwalia and Peng 2009)","previouslyFormattedCitation":"(Ahluwalia and Peng, 2009; Mohon Roy &lt;i&gt;et al.&lt;/i&gt;, 2009)"},"properties":{"noteIndex":0},"schema":"https://github.com/citation-style-language/schema/raw/master/csl-citation.json"}</w:instrText>
      </w:r>
      <w:r w:rsidR="00650B84" w:rsidRPr="000E15F5">
        <w:rPr>
          <w:rStyle w:val="Rimandonotaapidipagina"/>
        </w:rPr>
        <w:fldChar w:fldCharType="separate"/>
      </w:r>
      <w:r w:rsidR="00B66968" w:rsidRPr="00B66968">
        <w:rPr>
          <w:bCs/>
          <w:noProof/>
        </w:rPr>
        <w:t>(Ahluwalia and Peng 2009)</w:t>
      </w:r>
      <w:r w:rsidR="00650B84" w:rsidRPr="000E15F5">
        <w:rPr>
          <w:rStyle w:val="Rimandonotaapidipagina"/>
        </w:rPr>
        <w:fldChar w:fldCharType="end"/>
      </w:r>
      <w:r w:rsidR="00FD35AD" w:rsidRPr="000E15F5">
        <w:t>.</w:t>
      </w:r>
      <w:r w:rsidR="007C632E" w:rsidRPr="000E15F5">
        <w:t xml:space="preserve"> </w:t>
      </w:r>
      <w:r w:rsidR="003B31F2" w:rsidRPr="000E15F5">
        <w:t>Exploiting</w:t>
      </w:r>
      <w:r w:rsidR="0042008A" w:rsidRPr="000E15F5">
        <w:t xml:space="preserve"> the gas pipelines currently used for natural gas, beginning with natural gas/hydrogen mixtures with a ratio of 90/10 or 80/20, is a concrete and immediate solution to its storage and transport problems. </w:t>
      </w:r>
      <w:r w:rsidRPr="000E15F5">
        <w:t xml:space="preserve">In this </w:t>
      </w:r>
      <w:r w:rsidR="004A740A" w:rsidRPr="000E15F5">
        <w:t>work</w:t>
      </w:r>
      <w:r w:rsidRPr="000E15F5">
        <w:t>, two main aspects</w:t>
      </w:r>
      <w:r w:rsidR="00CA5419" w:rsidRPr="000E15F5">
        <w:t xml:space="preserve"> </w:t>
      </w:r>
      <w:r w:rsidR="006F1B9E" w:rsidRPr="006F1B9E">
        <w:t xml:space="preserve">that must be considered to make this approach feasible </w:t>
      </w:r>
      <w:r w:rsidR="00CA5419" w:rsidRPr="000E15F5">
        <w:t xml:space="preserve">were </w:t>
      </w:r>
      <w:r w:rsidR="006F1B9E">
        <w:t>evaluated</w:t>
      </w:r>
      <w:r w:rsidRPr="000E15F5">
        <w:t xml:space="preserve">: the separation of hydrogen from natural gas-hydrogen mixture and the odorization of the latter, </w:t>
      </w:r>
      <w:r w:rsidR="003C333A" w:rsidRPr="000E15F5">
        <w:t>to</w:t>
      </w:r>
      <w:r w:rsidRPr="000E15F5">
        <w:t xml:space="preserve"> provide the safety of the pipelines.</w:t>
      </w:r>
    </w:p>
    <w:p w14:paraId="692A4617" w14:textId="5540766E" w:rsidR="000C3C05" w:rsidRPr="000C3C05" w:rsidRDefault="006D7F25" w:rsidP="0085282C">
      <w:r w:rsidRPr="000E15F5">
        <w:t xml:space="preserve">There are </w:t>
      </w:r>
      <w:r w:rsidR="00590003" w:rsidRPr="000E15F5">
        <w:t>different method</w:t>
      </w:r>
      <w:r w:rsidR="00E674BF" w:rsidRPr="000E15F5">
        <w:t>s</w:t>
      </w:r>
      <w:r w:rsidR="00590003" w:rsidRPr="000E15F5">
        <w:t xml:space="preserve"> for hydrogen purification, </w:t>
      </w:r>
      <w:r w:rsidR="00590003" w:rsidRPr="00D6252B">
        <w:rPr>
          <w:i/>
          <w:iCs/>
        </w:rPr>
        <w:t>e.g.</w:t>
      </w:r>
      <w:r w:rsidR="00590003" w:rsidRPr="000E15F5">
        <w:t xml:space="preserve"> </w:t>
      </w:r>
      <w:r w:rsidR="007A0E26" w:rsidRPr="000E15F5">
        <w:t>cryogenic</w:t>
      </w:r>
      <w:r w:rsidR="00C1251D" w:rsidRPr="000E15F5">
        <w:t xml:space="preserve"> </w:t>
      </w:r>
      <w:r w:rsidR="000D5C9C" w:rsidRPr="000E15F5">
        <w:rPr>
          <w:lang w:val="en-US"/>
        </w:rPr>
        <w:fldChar w:fldCharType="begin" w:fldLock="1"/>
      </w:r>
      <w:r w:rsidR="00B66968">
        <w:rPr>
          <w:lang w:val="en-US"/>
        </w:rPr>
        <w:instrText>ADDIN CSL_CITATION {"citationItems":[{"id":"ITEM-1","itemData":{"DOI":"https://doi.org/10.1016/j.jclepro.2017.08.012","ISSN":"0959-6526","abstract":"The current work presents a process that separates hydrogen from mixtures with natural gas transported in the natural gas grid. The aim is to achieve hydrogen at fuel cell quality (99.97% (v/v) according to ISO 14687-2:2012). Due to gas grid regulations in Austria the hydrogen content is limited to a maximum of 4% (v/v). In a hybrid approach based on membrane separation and pressure swing adsorption (PSA) the supplied high pressure hydrogen – natural gas mixture (up to 120 bar) is pre-enriched by membrane technology and further upgraded to the required quality by PSA. The majority of the feed gas is kept at grid pressure, which ensures a high energetic efficiency. The remaining components, separated by PSA, are re-compressed and returned to the grid. Beside the technological feasibility, the influence of various process parameters (e.g. stage-cut, permeate conditions, PSA hydrogen recovery) is analysed. Based on the results, the required amount of energy of 0.8–1.5 kWh/m3 (fuel-cell quality hydrogen at 25.81 bar(a)) is calculated for the so called HylyPure® process.","author":[{"dropping-particle":"","family":"Liemberger","given":"Werner","non-dropping-particle":"","parse-names":false,"suffix":""},{"dropping-particle":"","family":"Groß","given":"Markus","non-dropping-particle":"","parse-names":false,"suffix":""},{"dropping-particle":"","family":"Miltner","given":"Martin","non-dropping-particle":"","parse-names":false,"suffix":""},{"dropping-particle":"","family":"Harasek","given":"Michael","non-dropping-particle":"","parse-names":false,"suffix":""}],"container-title":"Journal of Cleaner Production","id":"ITEM-1","issued":{"date-parts":[["2017"]]},"page":"896-907","title":"Experimental analysis of membrane and pressure swing adsorption (PSA) for the hydrogen separation from natural gas","type":"article-journal","volume":"167"},"uris":["http://www.mendeley.com/documents/?uuid=9e5a2b36-112b-4ff4-8d34-973c48992d40"]}],"mendeley":{"formattedCitation":"(Liemberger et al. 2017)","plainTextFormattedCitation":"(Liemberger et al. 2017)","previouslyFormattedCitation":"(Liemberger &lt;i&gt;et al.&lt;/i&gt;, 2017)"},"properties":{"noteIndex":0},"schema":"https://github.com/citation-style-language/schema/raw/master/csl-citation.json"}</w:instrText>
      </w:r>
      <w:r w:rsidR="000D5C9C" w:rsidRPr="000E15F5">
        <w:rPr>
          <w:lang w:val="en-US"/>
        </w:rPr>
        <w:fldChar w:fldCharType="separate"/>
      </w:r>
      <w:r w:rsidR="00B66968" w:rsidRPr="00B66968">
        <w:rPr>
          <w:noProof/>
          <w:lang w:val="en-US"/>
        </w:rPr>
        <w:t>(Liemberger et al. 2017)</w:t>
      </w:r>
      <w:r w:rsidR="000D5C9C" w:rsidRPr="000E15F5">
        <w:rPr>
          <w:lang w:val="en-US"/>
        </w:rPr>
        <w:fldChar w:fldCharType="end"/>
      </w:r>
      <w:r w:rsidR="007A0E26" w:rsidRPr="000E15F5">
        <w:t>, Pressure Swing A</w:t>
      </w:r>
      <w:r w:rsidR="003F235C" w:rsidRPr="000E15F5">
        <w:t>dsorption (</w:t>
      </w:r>
      <w:r w:rsidR="00590003" w:rsidRPr="000E15F5">
        <w:t>PSA</w:t>
      </w:r>
      <w:r w:rsidR="003F235C" w:rsidRPr="000E15F5">
        <w:t>)</w:t>
      </w:r>
      <w:r w:rsidR="00893C83" w:rsidRPr="000E15F5">
        <w:rPr>
          <w:lang w:val="en-US"/>
        </w:rPr>
        <w:fldChar w:fldCharType="begin" w:fldLock="1"/>
      </w:r>
      <w:r w:rsidR="00B66968">
        <w:rPr>
          <w:lang w:val="en-US"/>
        </w:rPr>
        <w:instrText>ADDIN CSL_CITATION {"citationItems":[{"id":"ITEM-1","itemData":{"DOI":"https://doi.org/10.1016/j.seppur.2021.120094","ISSN":"1383-5866","abstract":"There is an increasing global attention toward hydrogen as a green energy carrier, primarily because of the environmental concerns associated with global warming issues. It is expected that the produced hydrogen from various sources may be injected to the natural gas grid for economical transportation and use. One interesting option is to evaluate technologies for extracting the hydrogen from the natural gas pipeline for applications using high purity hydrogen. However, natural gas is a complex mixture including CH4, C2H6, CO2, N2 and trace amounts of C3-C6 hydrocarbons. This function requires a natural gas/hydrogen separation technology which must not only operate with low capital and energy cost, but must also provide hydrogen of sufficient purity. The goal of current work therefore was to take a mixture of hydrogen/natural gas of representative concentrations and produce high purity hydrogen using a bespoke pressure swing adsorption (PSA) cycle. A six-bed PSA system with 12 steps was developed and simulated in Aspen Adsorption software to this end. A three-layered adsorption column was designed to capture different groups of components of the mixture selectively within each layer. Informed by measured and literature equilibrium isotherm data, silica gel was chosen as the pre-layer to remove heavy hydrocarbon components and most of the CO2; activated carbon in the main-layer to mainly adsorb methane, and LiLSX zeolite in the top-layer to remove trace nitrogen which had eluted from the earlier layers, for obtaining pure hydrogen product. High purity hydrogen product (&gt;99%) with high recovery (&gt;85%) was achieved with the PSA system for different hydrogen concentrations (5–30%) in the 30 bar feed stream. We also compared the PSA system against an electrolyzer generating hydrogen onsite. Our analysis suggests that the PSA competes favorably, even at a low hydrogen recovery of 40% in cases where the PSA plant is built at a pressure reduction station.","author":[{"dropping-particle":"","family":"Dehdari","given":"Leila","non-dropping-particle":"","parse-names":false,"suffix":""},{"dropping-particle":"","family":"Burgers","given":"Iris","non-dropping-particle":"","parse-names":false,"suffix":""},{"dropping-particle":"","family":"Xiao","given":"Penny","non-dropping-particle":"","parse-names":false,"suffix":""},{"dropping-particle":"","family":"Li","given":"Kevin Gang","non-dropping-particle":"","parse-names":false,"suffix":""},{"dropping-particle":"","family":"Singh","given":"Ranjeet","non-dropping-particle":"","parse-names":false,"suffix":""},{"dropping-particle":"","family":"Webley","given":"Paul A","non-dropping-particle":"","parse-names":false,"suffix":""}],"container-title":"Separation and Purification Technology","id":"ITEM-1","issued":{"date-parts":[["2022"]]},"page":"120094","title":"Purification of hydrogen from natural gas/hydrogen pipeline mixtures","type":"article-journal","volume":"282"},"uris":["http://www.mendeley.com/documents/?uuid=d94880c8-dc85-4812-b070-065fd9c23c8a"]}],"mendeley":{"formattedCitation":"(Dehdari et al. 2022)","plainTextFormattedCitation":"(Dehdari et al. 2022)","previouslyFormattedCitation":"(Dehdari &lt;i&gt;et al.&lt;/i&gt;, 2022)"},"properties":{"noteIndex":0},"schema":"https://github.com/citation-style-language/schema/raw/master/csl-citation.json"}</w:instrText>
      </w:r>
      <w:r w:rsidR="00893C83" w:rsidRPr="000E15F5">
        <w:rPr>
          <w:lang w:val="en-US"/>
        </w:rPr>
        <w:fldChar w:fldCharType="separate"/>
      </w:r>
      <w:r w:rsidR="00B66968" w:rsidRPr="00B66968">
        <w:rPr>
          <w:noProof/>
          <w:lang w:val="it-IT"/>
        </w:rPr>
        <w:t>(Dehdari et al. 2022)</w:t>
      </w:r>
      <w:r w:rsidR="00893C83" w:rsidRPr="000E15F5">
        <w:rPr>
          <w:lang w:val="en-US"/>
        </w:rPr>
        <w:fldChar w:fldCharType="end"/>
      </w:r>
      <w:r w:rsidR="00590003" w:rsidRPr="000E15F5">
        <w:rPr>
          <w:lang w:val="it-IT"/>
        </w:rPr>
        <w:t>,</w:t>
      </w:r>
      <w:r w:rsidR="003F235C" w:rsidRPr="000E15F5">
        <w:rPr>
          <w:lang w:val="it-IT"/>
        </w:rPr>
        <w:t xml:space="preserve"> and</w:t>
      </w:r>
      <w:r w:rsidR="00590003" w:rsidRPr="000E15F5">
        <w:rPr>
          <w:lang w:val="it-IT"/>
        </w:rPr>
        <w:t xml:space="preserve"> </w:t>
      </w:r>
      <w:r w:rsidR="00590003" w:rsidRPr="000E15F5">
        <w:t>membrane</w:t>
      </w:r>
      <w:r w:rsidR="007A0E26" w:rsidRPr="000E15F5">
        <w:t>s</w:t>
      </w:r>
      <w:r w:rsidR="00CE145E" w:rsidRPr="000E15F5">
        <w:t xml:space="preserve"> </w:t>
      </w:r>
      <w:r w:rsidR="00CE145E" w:rsidRPr="000E15F5">
        <w:fldChar w:fldCharType="begin" w:fldLock="1"/>
      </w:r>
      <w:r w:rsidR="00B66968">
        <w:instrText>ADDIN CSL_CITATION {"citationItems":[{"id":"ITEM-1","itemData":{"DOI":"https://doi.org/10.1016/j.rser.2015.03.026","ISSN":"1364-0321","abstract":"High purity hydrogen has many applications one of which is in the hydrogen fuel cell industry. Hydrogen can be easily produced from water electrolysis; however, the most economical method is steam reforming of methane. This delivers a mixture of gaseous compounds from which hydrogen can be extracted. Besides various techniques such as pressure swing adsorption and cryogenic distillation, dense metal membranes offer an energy efficient and highly selective method for separating hydrogen from a hot gas mixture achieving high purity levels. This review article covers the fundamentals of hydrogen selective membranes for both the porous and dense kind. An in-depth look at dense and porous membranes is taken to establish their current development and a comparison is drawn between both types showing that dense metal membranes have the best hydrogen flux and selectivity. A variety of commercial dense metal membranes are compared revealing the Group V elements such as vanadium (V), niobium (Nb) and tantalum (Ta) to have the highest hydrogen permeability. A major limitation with these metals is their tendency to form a stable oxide layer under ambient conditions. Palladium (Pd) does not suffer this problem at typical membrane operating conditions and with relatively high hydrogen permeability is a suitable alternative as a dense metal membrane. Over the years it has been discovered that alloying Pd with elements such as silver (Ag), yttrium (Y) and copper (Cu) results in marked improvements in hydrogen permeability, mechanical durability and in some cases resistance to contamination by sulphur containing compounds. Nevertheless, there are still opportunities to improve the performance of the existing commercial Pd-based membranes by investigating the endless scope of unexplored Pd binary and ternary alloys.","author":[{"dropping-particle":"","family":"Al-Mufachi","given":"N A","non-dropping-particle":"","parse-names":false,"suffix":""},{"dropping-particle":"V","family":"Rees","given":"N","non-dropping-particle":"","parse-names":false,"suffix":""},{"dropping-particle":"","family":"Steinberger-Wilkens","given":"R","non-dropping-particle":"","parse-names":false,"suffix":""}],"container-title":"Renewable and Sustainable Energy Reviews","id":"ITEM-1","issued":{"date-parts":[["2015"]]},"page":"540-551","title":"Hydrogen selective membranes: A review of palladium-based dense metal membranes","type":"article-journal","volume":"47"},"uris":["http://www.mendeley.com/documents/?uuid=01520595-c2b7-43ab-9d44-f5ffb14b3732"]}],"mendeley":{"formattedCitation":"(Al-Mufachi, Rees, and Steinberger-Wilkens 2015)","manualFormatting":"(Al-Mufachi et al., 2015)","plainTextFormattedCitation":"(Al-Mufachi, Rees, and Steinberger-Wilkens 2015)","previouslyFormattedCitation":"(Al-Mufachi, Rees and Steinberger-Wilkens, 2015)"},"properties":{"noteIndex":0},"schema":"https://github.com/citation-style-language/schema/raw/master/csl-citation.json"}</w:instrText>
      </w:r>
      <w:r w:rsidR="00CE145E" w:rsidRPr="000E15F5">
        <w:fldChar w:fldCharType="separate"/>
      </w:r>
      <w:r w:rsidR="00CE145E" w:rsidRPr="000E15F5">
        <w:rPr>
          <w:noProof/>
        </w:rPr>
        <w:t>(Al-Mufachi</w:t>
      </w:r>
      <w:r w:rsidR="00CF3005" w:rsidRPr="000E15F5">
        <w:rPr>
          <w:noProof/>
        </w:rPr>
        <w:t xml:space="preserve"> et al.</w:t>
      </w:r>
      <w:r w:rsidR="00CE145E" w:rsidRPr="000E15F5">
        <w:rPr>
          <w:noProof/>
        </w:rPr>
        <w:t>, 2015)</w:t>
      </w:r>
      <w:r w:rsidR="00CE145E" w:rsidRPr="000E15F5">
        <w:fldChar w:fldCharType="end"/>
      </w:r>
      <w:r w:rsidR="008C163E" w:rsidRPr="000E15F5">
        <w:t>,</w:t>
      </w:r>
      <w:r w:rsidR="00752031">
        <w:t xml:space="preserve"> but, the most promising technology is based on </w:t>
      </w:r>
      <w:r w:rsidRPr="000E15F5">
        <w:t xml:space="preserve">the </w:t>
      </w:r>
      <w:r w:rsidR="00672D01" w:rsidRPr="000E15F5">
        <w:t xml:space="preserve">Electrochemical Hydrogen Compressor (EHC) </w:t>
      </w:r>
      <w:r w:rsidRPr="000E15F5">
        <w:t xml:space="preserve">because it combines </w:t>
      </w:r>
      <w:r w:rsidR="00672D01" w:rsidRPr="000E15F5">
        <w:t xml:space="preserve">purification </w:t>
      </w:r>
      <w:r w:rsidRPr="000E15F5">
        <w:t xml:space="preserve">with hydrogen </w:t>
      </w:r>
      <w:r w:rsidR="00672D01" w:rsidRPr="000E15F5">
        <w:t xml:space="preserve">compression </w:t>
      </w:r>
      <w:r w:rsidRPr="000E15F5">
        <w:t>due to the electrochemical principle on which it is based, namely, the oxidation of impure hydrogen at the anode and the evolution of pure, high-pressure hydrogen at the cathode</w:t>
      </w:r>
      <w:r w:rsidR="00672D01" w:rsidRPr="000E15F5">
        <w:t>.</w:t>
      </w:r>
      <w:r w:rsidR="0085282C" w:rsidRPr="000E15F5">
        <w:t xml:space="preserve"> </w:t>
      </w:r>
      <w:proofErr w:type="spellStart"/>
      <w:r w:rsidR="00830530" w:rsidRPr="000E15F5">
        <w:t>Rhandi</w:t>
      </w:r>
      <w:proofErr w:type="spellEnd"/>
      <w:r w:rsidR="00830530" w:rsidRPr="000E15F5">
        <w:t xml:space="preserve"> et al. </w:t>
      </w:r>
      <w:r w:rsidR="00830530" w:rsidRPr="000E15F5">
        <w:fldChar w:fldCharType="begin" w:fldLock="1"/>
      </w:r>
      <w:r w:rsidR="00B66968">
        <w:instrText>ADDIN CSL_CITATION {"citationItems":[{"id":"ITEM-1","itemData":{"DOI":"https://doi.org/10.1016/S1872-2067(19)63404-2","ISSN":"1872-2067","abstract":"It is undisputed that hydrogen will play a great role in our future energetic mix, because it enables the storage of renewable electricity (power-to-H2) and the reversible conversion into electricity in fuel cell, not to speak of its wide use in the (petro)chemical industry. Whereas in these applications, pure hydrogen is required, today's hydrogen production is still largely based on fossil fuels and can therefore not be considered pure. Therefore, purification of hydrogen is mandatory, at a large scale. In addition, hydrogen being the lightest gas, its volumetric energy content is well-below its competing fuels, unless it is compressed at high pressures (typically 70 MPa), making compression unavoidable as well. This contribution will detail the means available today for both purification and for compression of hydrogen. It will show that among the available technologies, the electrochemical hydrogen compressor (EHC), which also enables hydrogen purification, has numerous advantages compared to the classical technologies currently used at the industrial scale. EHC has their thermodynamic and operational advantages, but also their ease of use. However, the deployment of EHCs will be viable only if they reach sufficient performances, which implies some specifications that their base materials should stick to. The present contribution will detail these specifications.","author":[{"dropping-particle":"","family":"Rhandi","given":"Maha","non-dropping-particle":"","parse-names":false,"suffix":""},{"dropping-particle":"","family":"Trégaro","given":"Marine","non-dropping-particle":"","parse-names":false,"suffix":""},{"dropping-particle":"","family":"Druart","given":"Florence","non-dropping-particle":"","parse-names":false,"suffix":""},{"dropping-particle":"","family":"Deseure","given":"Jonathan","non-dropping-particle":"","parse-names":false,"suffix":""},{"dropping-particle":"","family":"Chatenet","given":"Marian","non-dropping-particle":"","parse-names":false,"suffix":""}],"container-title":"Chinese Journal of Catalysis","id":"ITEM-1","issue":"5","issued":{"date-parts":[["2020"]]},"page":"756-769","title":"Electrochemical hydrogen compression and purification versus competing technologies: Part I. Pros and cons","type":"article-journal","volume":"41"},"uris":["http://www.mendeley.com/documents/?uuid=f36e65c8-f3b7-49bf-ae42-a66e54a0a002"]}],"mendeley":{"formattedCitation":"(Rhandi et al. 2020)","manualFormatting":"(2020)","plainTextFormattedCitation":"(Rhandi et al. 2020)","previouslyFormattedCitation":"(Rhandi &lt;i&gt;et al.&lt;/i&gt;, 2020)"},"properties":{"noteIndex":0},"schema":"https://github.com/citation-style-language/schema/raw/master/csl-citation.json"}</w:instrText>
      </w:r>
      <w:r w:rsidR="00830530" w:rsidRPr="000E15F5">
        <w:fldChar w:fldCharType="separate"/>
      </w:r>
      <w:r w:rsidR="004C2DA9" w:rsidRPr="000E15F5">
        <w:rPr>
          <w:noProof/>
        </w:rPr>
        <w:t>(2020)</w:t>
      </w:r>
      <w:r w:rsidR="00830530" w:rsidRPr="000E15F5">
        <w:fldChar w:fldCharType="end"/>
      </w:r>
      <w:r w:rsidR="00830530" w:rsidRPr="000E15F5">
        <w:t xml:space="preserve"> </w:t>
      </w:r>
      <w:r w:rsidR="003A19BB" w:rsidRPr="000E15F5">
        <w:t>demonstrate that the EHC has many advantages</w:t>
      </w:r>
      <w:r w:rsidR="003A19BB" w:rsidRPr="000E15F5">
        <w:rPr>
          <w:lang w:val="en-US"/>
        </w:rPr>
        <w:t xml:space="preserve">: </w:t>
      </w:r>
      <w:r w:rsidR="00BB0976" w:rsidRPr="000E15F5">
        <w:rPr>
          <w:lang w:val="en-US"/>
        </w:rPr>
        <w:t>high</w:t>
      </w:r>
      <w:r w:rsidR="009B1213" w:rsidRPr="000E15F5">
        <w:rPr>
          <w:lang w:val="en-US"/>
        </w:rPr>
        <w:t xml:space="preserve"> gas recovery</w:t>
      </w:r>
      <w:r w:rsidR="00100493" w:rsidRPr="000E15F5">
        <w:rPr>
          <w:lang w:val="en-US"/>
        </w:rPr>
        <w:t>,</w:t>
      </w:r>
      <w:r w:rsidR="00BB0976" w:rsidRPr="000E15F5">
        <w:rPr>
          <w:lang w:val="en-US"/>
        </w:rPr>
        <w:t xml:space="preserve"> low o</w:t>
      </w:r>
      <w:r w:rsidR="009B1213" w:rsidRPr="000E15F5">
        <w:rPr>
          <w:lang w:val="en-US"/>
        </w:rPr>
        <w:t>perating temperature</w:t>
      </w:r>
      <w:r w:rsidR="00752031">
        <w:rPr>
          <w:lang w:val="en-US"/>
        </w:rPr>
        <w:t xml:space="preserve"> -</w:t>
      </w:r>
      <w:r w:rsidR="00657996" w:rsidRPr="000E15F5">
        <w:rPr>
          <w:lang w:val="en-US"/>
        </w:rPr>
        <w:t>if the working</w:t>
      </w:r>
      <w:r w:rsidR="00752031">
        <w:rPr>
          <w:lang w:val="en-US"/>
        </w:rPr>
        <w:t xml:space="preserve"> temperature</w:t>
      </w:r>
      <w:r w:rsidR="00657996" w:rsidRPr="000E15F5">
        <w:rPr>
          <w:lang w:val="en-US"/>
        </w:rPr>
        <w:t xml:space="preserve"> </w:t>
      </w:r>
      <w:r w:rsidR="00752031">
        <w:rPr>
          <w:lang w:val="en-US"/>
        </w:rPr>
        <w:t>is comprised</w:t>
      </w:r>
      <w:r w:rsidR="00B11CDA" w:rsidRPr="000E15F5">
        <w:rPr>
          <w:lang w:val="en-US"/>
        </w:rPr>
        <w:t xml:space="preserve"> </w:t>
      </w:r>
      <w:r w:rsidR="009B1213" w:rsidRPr="000E15F5">
        <w:rPr>
          <w:lang w:val="en-US"/>
        </w:rPr>
        <w:t>between room temperature and 200 °C</w:t>
      </w:r>
      <w:r w:rsidR="00752031">
        <w:rPr>
          <w:lang w:val="en-US"/>
        </w:rPr>
        <w:t>, the</w:t>
      </w:r>
      <w:r w:rsidR="009B1213" w:rsidRPr="000E15F5">
        <w:rPr>
          <w:lang w:val="en-US"/>
        </w:rPr>
        <w:t xml:space="preserve"> material durability and sealing system are very convenient</w:t>
      </w:r>
      <w:r w:rsidR="00752031">
        <w:rPr>
          <w:lang w:val="en-US"/>
        </w:rPr>
        <w:t>-</w:t>
      </w:r>
      <w:r w:rsidR="00752031" w:rsidRPr="000E15F5">
        <w:rPr>
          <w:lang w:val="en-US"/>
        </w:rPr>
        <w:t xml:space="preserve"> </w:t>
      </w:r>
      <w:r w:rsidR="009B1213" w:rsidRPr="000E15F5">
        <w:rPr>
          <w:lang w:val="en-US"/>
        </w:rPr>
        <w:t>compatibility of the process with continuous operation</w:t>
      </w:r>
      <w:r w:rsidR="002C1C6E" w:rsidRPr="000E15F5">
        <w:rPr>
          <w:lang w:val="en-US"/>
        </w:rPr>
        <w:t>,</w:t>
      </w:r>
      <w:r w:rsidR="009B1213" w:rsidRPr="000E15F5">
        <w:rPr>
          <w:lang w:val="en-US"/>
        </w:rPr>
        <w:t xml:space="preserve"> </w:t>
      </w:r>
      <w:r w:rsidR="00100493" w:rsidRPr="000E15F5">
        <w:rPr>
          <w:lang w:val="en-US"/>
        </w:rPr>
        <w:t>low</w:t>
      </w:r>
      <w:r w:rsidR="00100493">
        <w:rPr>
          <w:lang w:val="en-US"/>
        </w:rPr>
        <w:t xml:space="preserve"> </w:t>
      </w:r>
      <w:r w:rsidR="009B1213" w:rsidRPr="00C50582">
        <w:rPr>
          <w:lang w:val="en-US"/>
        </w:rPr>
        <w:t>energetic cost of the process</w:t>
      </w:r>
      <w:r w:rsidR="002C1C6E">
        <w:rPr>
          <w:lang w:val="en-US"/>
        </w:rPr>
        <w:t>, thanks</w:t>
      </w:r>
      <w:r w:rsidR="009B1213" w:rsidRPr="00C50582">
        <w:rPr>
          <w:lang w:val="en-US"/>
        </w:rPr>
        <w:t xml:space="preserve"> to the minimal work for the purification</w:t>
      </w:r>
      <w:r w:rsidR="00100493">
        <w:rPr>
          <w:lang w:val="en-US"/>
        </w:rPr>
        <w:t>,</w:t>
      </w:r>
      <w:r w:rsidR="002C1C6E">
        <w:rPr>
          <w:lang w:val="en-US"/>
        </w:rPr>
        <w:t xml:space="preserve"> and</w:t>
      </w:r>
      <w:r w:rsidR="009B1213" w:rsidRPr="00C50582">
        <w:rPr>
          <w:lang w:val="en-US"/>
        </w:rPr>
        <w:t xml:space="preserve"> the </w:t>
      </w:r>
      <w:r w:rsidR="00100493">
        <w:rPr>
          <w:lang w:val="en-US"/>
        </w:rPr>
        <w:t xml:space="preserve">high </w:t>
      </w:r>
      <w:r w:rsidR="009B1213" w:rsidRPr="00C50582">
        <w:rPr>
          <w:lang w:val="en-US"/>
        </w:rPr>
        <w:t xml:space="preserve">purity </w:t>
      </w:r>
      <w:r w:rsidR="00100493">
        <w:rPr>
          <w:lang w:val="en-US"/>
        </w:rPr>
        <w:t xml:space="preserve">of the </w:t>
      </w:r>
      <w:r w:rsidR="00100493" w:rsidRPr="00C50582">
        <w:rPr>
          <w:lang w:val="en-US"/>
        </w:rPr>
        <w:t xml:space="preserve">gas </w:t>
      </w:r>
      <w:r w:rsidR="009B1213" w:rsidRPr="00C50582">
        <w:rPr>
          <w:lang w:val="en-US"/>
        </w:rPr>
        <w:t>that can be reached with th</w:t>
      </w:r>
      <w:r w:rsidR="00100493">
        <w:rPr>
          <w:lang w:val="en-US"/>
        </w:rPr>
        <w:t>is</w:t>
      </w:r>
      <w:r w:rsidR="009B1213">
        <w:rPr>
          <w:lang w:val="en-US"/>
        </w:rPr>
        <w:t xml:space="preserve"> </w:t>
      </w:r>
      <w:r w:rsidR="009B1213" w:rsidRPr="00C50582">
        <w:rPr>
          <w:lang w:val="en-US"/>
        </w:rPr>
        <w:t>process,</w:t>
      </w:r>
      <w:r w:rsidR="002C1C6E">
        <w:rPr>
          <w:lang w:val="en-US"/>
        </w:rPr>
        <w:t xml:space="preserve"> higher than </w:t>
      </w:r>
      <w:r w:rsidR="00F51B22">
        <w:rPr>
          <w:lang w:val="en-US"/>
        </w:rPr>
        <w:t>99</w:t>
      </w:r>
      <w:r w:rsidR="00937FC3">
        <w:rPr>
          <w:lang w:val="en-US"/>
        </w:rPr>
        <w:t>.</w:t>
      </w:r>
      <w:r w:rsidR="004D6FDD">
        <w:rPr>
          <w:lang w:val="en-US"/>
        </w:rPr>
        <w:t>9</w:t>
      </w:r>
      <w:r w:rsidR="00F51B22">
        <w:rPr>
          <w:lang w:val="en-US"/>
        </w:rPr>
        <w:t>%</w:t>
      </w:r>
      <w:r w:rsidR="00993069">
        <w:rPr>
          <w:lang w:val="en-US"/>
        </w:rPr>
        <w:t xml:space="preserve"> </w:t>
      </w:r>
      <w:r w:rsidR="00100493">
        <w:rPr>
          <w:lang w:val="en-US"/>
        </w:rPr>
        <w:fldChar w:fldCharType="begin" w:fldLock="1"/>
      </w:r>
      <w:r w:rsidR="00B66968">
        <w:rPr>
          <w:lang w:val="en-US"/>
        </w:rPr>
        <w:instrText>ADDIN CSL_CITATION {"citationItems":[{"id":"ITEM-1","itemData":{"DOI":"https://doi.org/10.1016/j.jpowsour.2021.229743","ISSN":"0378-7753","abstract":"Hydrogen should be stored at high pressure and high purity, especially when utilized in fuel cells. Conventionally, mechanical compressors are used for pressurization of hydrogen; however, this technology has disadvantages such as noise and vibration during operation due to their moving parts. Electrochemical hydrogen compressors (ECHC) have emerged as an alternative solution, as these devices can purify and compress hydrogen electrochemically in a single device. This review provides a comprehensive overview of key components and management strategies of the ECHC systems. This review will also provide an overview of different hydrogen compression technologies and provides a comprehensive overview of the latest developments and current issues and future of ECHCs. For this purpose, firstly, the advantages and disadvantages of ECHC compared to mechanical compressors are explained. Then, recent studies on hydrogen purification methods are given. The working principle of ECHC, material development studies and mathematical modeling of ECHCs are also discussed.","author":[{"dropping-particle":"","family":"Durmus","given":"Gizem Nur Bulanık","non-dropping-particle":"","parse-names":false,"suffix":""},{"dropping-particle":"","family":"Colpan","given":"C Ozgur","non-dropping-particle":"","parse-names":false,"suffix":""},{"dropping-particle":"","family":"Devrim","given":"Yılser","non-dropping-particle":"","parse-names":false,"suffix":""}],"container-title":"Journal of Power Sources","id":"ITEM-1","issued":{"date-parts":[["2021"]]},"page":"229743","title":"A review on the development of the electrochemical hydrogen compressors","type":"article-journal","volume":"494"},"uris":["http://www.mendeley.com/documents/?uuid=52f1c445-af88-4a18-9192-9f79886ec0ae"]}],"mendeley":{"formattedCitation":"(Durmus, Colpan, and Devrim 2021)","manualFormatting":"(Durmus et al., 2021)","plainTextFormattedCitation":"(Durmus, Colpan, and Devrim 2021)","previouslyFormattedCitation":"(Durmus, Colpan and Devrim, 2021)"},"properties":{"noteIndex":0},"schema":"https://github.com/citation-style-language/schema/raw/master/csl-citation.json"}</w:instrText>
      </w:r>
      <w:r w:rsidR="00100493">
        <w:rPr>
          <w:lang w:val="en-US"/>
        </w:rPr>
        <w:fldChar w:fldCharType="separate"/>
      </w:r>
      <w:r w:rsidR="004C2DA9" w:rsidRPr="004C2DA9">
        <w:rPr>
          <w:noProof/>
          <w:lang w:val="en-US"/>
        </w:rPr>
        <w:t>(Durmus</w:t>
      </w:r>
      <w:r w:rsidR="000E15F5">
        <w:rPr>
          <w:noProof/>
          <w:lang w:val="en-US"/>
        </w:rPr>
        <w:t xml:space="preserve"> et al.</w:t>
      </w:r>
      <w:r w:rsidR="004C2DA9" w:rsidRPr="004C2DA9">
        <w:rPr>
          <w:noProof/>
          <w:lang w:val="en-US"/>
        </w:rPr>
        <w:t>, 2021)</w:t>
      </w:r>
      <w:r w:rsidR="00100493">
        <w:rPr>
          <w:lang w:val="en-US"/>
        </w:rPr>
        <w:fldChar w:fldCharType="end"/>
      </w:r>
      <w:r w:rsidR="00C5742D">
        <w:rPr>
          <w:lang w:val="en-US"/>
        </w:rPr>
        <w:t>.</w:t>
      </w:r>
      <w:r w:rsidR="00C5742D" w:rsidRPr="00C5742D">
        <w:rPr>
          <w:lang w:val="en-US"/>
        </w:rPr>
        <w:t xml:space="preserve"> </w:t>
      </w:r>
      <w:r w:rsidR="00C5742D">
        <w:rPr>
          <w:lang w:val="en-US"/>
        </w:rPr>
        <w:t xml:space="preserve">In </w:t>
      </w:r>
      <w:r w:rsidR="00A049D1">
        <w:rPr>
          <w:lang w:val="en-US"/>
        </w:rPr>
        <w:t>addition,</w:t>
      </w:r>
      <w:r w:rsidR="00C5742D">
        <w:rPr>
          <w:lang w:val="en-US"/>
        </w:rPr>
        <w:t xml:space="preserve"> </w:t>
      </w:r>
      <w:r w:rsidR="00100493">
        <w:rPr>
          <w:lang w:val="en-US"/>
        </w:rPr>
        <w:t>this system is</w:t>
      </w:r>
      <w:r w:rsidR="00C5742D" w:rsidRPr="00C50582">
        <w:rPr>
          <w:lang w:val="en-US"/>
        </w:rPr>
        <w:t xml:space="preserve"> compatible with small units of </w:t>
      </w:r>
      <w:r w:rsidR="00C5742D" w:rsidRPr="00C50582">
        <w:rPr>
          <w:lang w:val="en-US"/>
        </w:rPr>
        <w:lastRenderedPageBreak/>
        <w:t>purification, which</w:t>
      </w:r>
      <w:r w:rsidR="00C5742D">
        <w:rPr>
          <w:lang w:val="en-US"/>
        </w:rPr>
        <w:t xml:space="preserve"> </w:t>
      </w:r>
      <w:r w:rsidR="00C5742D" w:rsidRPr="00C50582">
        <w:rPr>
          <w:lang w:val="en-US"/>
        </w:rPr>
        <w:t xml:space="preserve">render them well-suited for fuel cell vehicles refilling </w:t>
      </w:r>
      <w:r w:rsidR="00352A5A" w:rsidRPr="00C50582">
        <w:rPr>
          <w:lang w:val="en-US"/>
        </w:rPr>
        <w:t>systems.</w:t>
      </w:r>
      <w:r w:rsidR="00B427DE">
        <w:rPr>
          <w:lang w:val="en-US"/>
        </w:rPr>
        <w:t xml:space="preserve"> </w:t>
      </w:r>
      <w:r w:rsidR="000C3C05" w:rsidRPr="003E30A5">
        <w:t>The theoretical work to obtain pure hydrogen at the outlet requires a minimum electrical work given by the Nernst equation</w:t>
      </w:r>
      <w:r w:rsidR="00A049D1">
        <w:t>; h</w:t>
      </w:r>
      <w:r w:rsidR="000C3C05" w:rsidRPr="003E30A5">
        <w:t>owever, kinetics limitations depend</w:t>
      </w:r>
      <w:r w:rsidR="00582554">
        <w:t>ing</w:t>
      </w:r>
      <w:r w:rsidR="00E947F7">
        <w:t xml:space="preserve"> on</w:t>
      </w:r>
      <w:r w:rsidR="000C3C05" w:rsidRPr="003E30A5">
        <w:t xml:space="preserve"> </w:t>
      </w:r>
      <w:r w:rsidR="00E947F7" w:rsidRPr="003E30A5">
        <w:t>charge-transfer limitations</w:t>
      </w:r>
      <w:r w:rsidR="00E947F7">
        <w:t xml:space="preserve">, </w:t>
      </w:r>
      <w:r w:rsidR="00E947F7" w:rsidRPr="003E30A5">
        <w:t xml:space="preserve"> </w:t>
      </w:r>
      <w:r w:rsidR="000C3C05" w:rsidRPr="003E30A5">
        <w:t>on Ohmic resistance</w:t>
      </w:r>
      <w:r w:rsidR="00E947F7">
        <w:t>s</w:t>
      </w:r>
      <w:r w:rsidR="000C3C05" w:rsidRPr="003E30A5">
        <w:t xml:space="preserve"> of the cell, and mass-transport limitations</w:t>
      </w:r>
      <w:r w:rsidR="00582554" w:rsidRPr="00582554">
        <w:t xml:space="preserve"> </w:t>
      </w:r>
      <w:r w:rsidR="00582554" w:rsidRPr="003E30A5">
        <w:t xml:space="preserve">should be </w:t>
      </w:r>
      <w:r w:rsidR="00582554" w:rsidRPr="000E15F5">
        <w:t xml:space="preserve">overcome </w:t>
      </w:r>
      <w:r w:rsidR="000C3C05" w:rsidRPr="000E15F5">
        <w:fldChar w:fldCharType="begin" w:fldLock="1"/>
      </w:r>
      <w:r w:rsidR="00B66968">
        <w:instrText>ADDIN CSL_CITATION {"citationItems":[{"id":"ITEM-1","itemData":{"DOI":"https://doi.org/10.1016/S1872-2067(19)63404-2","ISSN":"1872-2067","abstract":"It is undisputed that hydrogen will play a great role in our future energetic mix, because it enables the storage of renewable electricity (power-to-H2) and the reversible conversion into electricity in fuel cell, not to speak of its wide use in the (petro)chemical industry. Whereas in these applications, pure hydrogen is required, today's hydrogen production is still largely based on fossil fuels and can therefore not be considered pure. Therefore, purification of hydrogen is mandatory, at a large scale. In addition, hydrogen being the lightest gas, its volumetric energy content is well-below its competing fuels, unless it is compressed at high pressures (typically 70 MPa), making compression unavoidable as well. This contribution will detail the means available today for both purification and for compression of hydrogen. It will show that among the available technologies, the electrochemical hydrogen compressor (EHC), which also enables hydrogen purification, has numerous advantages compared to the classical technologies currently used at the industrial scale. EHC has their thermodynamic and operational advantages, but also their ease of use. However, the deployment of EHCs will be viable only if they reach sufficient performances, which implies some specifications that their base materials should stick to. The present contribution will detail these specifications.","author":[{"dropping-particle":"","family":"Rhandi","given":"Maha","non-dropping-particle":"","parse-names":false,"suffix":""},{"dropping-particle":"","family":"Trégaro","given":"Marine","non-dropping-particle":"","parse-names":false,"suffix":""},{"dropping-particle":"","family":"Druart","given":"Florence","non-dropping-particle":"","parse-names":false,"suffix":""},{"dropping-particle":"","family":"Deseure","given":"Jonathan","non-dropping-particle":"","parse-names":false,"suffix":""},{"dropping-particle":"","family":"Chatenet","given":"Marian","non-dropping-particle":"","parse-names":false,"suffix":""}],"container-title":"Chinese Journal of Catalysis","id":"ITEM-1","issue":"5","issued":{"date-parts":[["2020"]]},"page":"756-769","title":"Electrochemical hydrogen compression and purification versus competing technologies: Part I. Pros and cons","type":"article-journal","volume":"41"},"uris":["http://www.mendeley.com/documents/?uuid=f36e65c8-f3b7-49bf-ae42-a66e54a0a002"]}],"mendeley":{"formattedCitation":"(Rhandi et al. 2020)","plainTextFormattedCitation":"(Rhandi et al. 2020)","previouslyFormattedCitation":"(Rhandi &lt;i&gt;et al.&lt;/i&gt;, 2020)"},"properties":{"noteIndex":0},"schema":"https://github.com/citation-style-language/schema/raw/master/csl-citation.json"}</w:instrText>
      </w:r>
      <w:r w:rsidR="000C3C05" w:rsidRPr="000E15F5">
        <w:fldChar w:fldCharType="separate"/>
      </w:r>
      <w:r w:rsidR="00B66968" w:rsidRPr="00B66968">
        <w:rPr>
          <w:noProof/>
        </w:rPr>
        <w:t>(Rhandi et al. 2020)</w:t>
      </w:r>
      <w:r w:rsidR="000C3C05" w:rsidRPr="000E15F5">
        <w:fldChar w:fldCharType="end"/>
      </w:r>
      <w:r w:rsidR="000C3C05" w:rsidRPr="000E15F5">
        <w:t xml:space="preserve">. </w:t>
      </w:r>
      <w:r w:rsidR="00E947F7">
        <w:t xml:space="preserve">Depending on the current density one of </w:t>
      </w:r>
      <w:r w:rsidR="00D6252B">
        <w:t>these limitations</w:t>
      </w:r>
      <w:r w:rsidR="00E947F7">
        <w:t xml:space="preserve"> dominates, at </w:t>
      </w:r>
      <w:r w:rsidR="00C62CCF" w:rsidRPr="000E15F5">
        <w:t>f low current density, charge-transfer limitations, specifically overactivation potential, predominate. In the intermediate region, the cell internal resistance, which is primarily attributable to membrane, becomes the dominant factor. In the region of high current density, depletion of reactants limits the overall cell reaction rate</w:t>
      </w:r>
      <w:r w:rsidR="005344C5" w:rsidRPr="000E15F5">
        <w:t xml:space="preserve"> </w:t>
      </w:r>
      <w:r w:rsidR="005344C5" w:rsidRPr="000E15F5">
        <w:fldChar w:fldCharType="begin" w:fldLock="1"/>
      </w:r>
      <w:r w:rsidR="00B66968">
        <w:instrText>ADDIN CSL_CITATION {"citationItems":[{"id":"ITEM-1","itemData":{"DOI":"https://doi.org/10.1016/j.cej.2019.03.106","ISSN":"1385-8947","abstract":"The energy world is changing rapidly pushed also by the need for new green energy sources to reduce greenhouse gas emissions. The fast development of renewable energies has created many problems associated with grid management and stability, which could be solved with storage systems. The hydrogen economy could be an answer to the need of storage systems and clean fuel for transportation. The Electrochemical Hydrogen Compressor (EHC) is an electrochemical device, which could find a place in this scenario giving a solution for the hydrogen purification and compression for storage. This work analyzes, through experimental and modeling studies, the performance of the EHC in terms of polarization curve, Hydrogen Recovery Factor (HRF) and outlet hydrogen purity. The influence of many input parameters, such as the total inlet flow rate, the hydrogen inlet concentration, the contaminant in the feed, and the cathode pressure have been investigated. Furthermore, the EHC performance have been modelled in a 1D + 1D model implemented in Matlab® solving the Butler-Volmer system of equations numerically. The experimental campaign has shown that high purities can be obtained for the hydrogen separation from N2 and CH4 and purities over 98% feeding He. An increase in the cathode pressure has shown a slight improvement in the obtained purity. A comparison between PSA unit and EHC for a mixture 75% H2 – 25% CH4 at different outlet hydrogen pressure and purity was performed to analyze the energy consumption required. Results show PSA unit is convenient at large scale and high H2 concentration, while for low concentration is extremely energy intense. The EHC proved to be worthwhile at small scale and higher outlet hydrogen pressure.","author":[{"dropping-particle":"","family":"Nordio","given":"Maria","non-dropping-particle":"","parse-names":false,"suffix":""},{"dropping-particle":"","family":"Rizzi","given":"Filippo","non-dropping-particle":"","parse-names":false,"suffix":""},{"dropping-particle":"","family":"Manzolini","given":"Giampaolo","non-dropping-particle":"","parse-names":false,"suffix":""},{"dropping-particle":"","family":"Mulder","given":"Martijn","non-dropping-particle":"","parse-names":false,"suffix":""},{"dropping-particle":"","family":"Raymakers","given":"Leonard","non-dropping-particle":"","parse-names":false,"suffix":""},{"dropping-particle":"","family":"Sint Annaland","given":"Martin","non-dropping-particle":"Van","parse-names":false,"suffix":""},{"dropping-particle":"","family":"Gallucci","given":"Fausto","non-dropping-particle":"","parse-names":false,"suffix":""}],"container-title":"Chemical Engineering Journal","id":"ITEM-1","issued":{"date-parts":[["2019"]]},"page":"432-442","title":"Experimental and modelling study of an electrochemical hydrogen compressor","type":"article-journal","volume":"369"},"uris":["http://www.mendeley.com/documents/?uuid=a902f192-94a1-4e51-af8f-a927e932a831"]}],"mendeley":{"formattedCitation":"(Nordio et al. 2019)","plainTextFormattedCitation":"(Nordio et al. 2019)","previouslyFormattedCitation":"(Nordio &lt;i&gt;et al.&lt;/i&gt;, 2019)"},"properties":{"noteIndex":0},"schema":"https://github.com/citation-style-language/schema/raw/master/csl-citation.json"}</w:instrText>
      </w:r>
      <w:r w:rsidR="005344C5" w:rsidRPr="000E15F5">
        <w:fldChar w:fldCharType="separate"/>
      </w:r>
      <w:r w:rsidR="00B66968" w:rsidRPr="00B66968">
        <w:rPr>
          <w:noProof/>
        </w:rPr>
        <w:t>(Nordio et al. 2019)</w:t>
      </w:r>
      <w:r w:rsidR="005344C5" w:rsidRPr="000E15F5">
        <w:fldChar w:fldCharType="end"/>
      </w:r>
      <w:r w:rsidR="00C62CCF" w:rsidRPr="000E15F5">
        <w:t>.</w:t>
      </w:r>
      <w:r w:rsidR="00DB48BD" w:rsidRPr="000E15F5">
        <w:t xml:space="preserve"> </w:t>
      </w:r>
      <w:r w:rsidR="000C3C05" w:rsidRPr="000E15F5">
        <w:t>The core of this device is the membrane electrode assembly (MEA) and is based on an assembly including two gas diffusion electrodes (GDEs) and a proton exchange membrane</w:t>
      </w:r>
      <w:r w:rsidR="006935FA" w:rsidRPr="000E15F5">
        <w:t xml:space="preserve">. </w:t>
      </w:r>
      <w:r w:rsidR="000C3C05" w:rsidRPr="000E15F5">
        <w:t>The most important component affecting the performance in EHC systems is the membrane</w:t>
      </w:r>
      <w:r w:rsidR="00582554" w:rsidRPr="000E15F5">
        <w:t>, due to its</w:t>
      </w:r>
      <w:r w:rsidR="000C3C05" w:rsidRPr="000E15F5">
        <w:t xml:space="preserve"> electrical resistance and</w:t>
      </w:r>
      <w:r w:rsidR="00582554" w:rsidRPr="000E15F5">
        <w:t xml:space="preserve"> </w:t>
      </w:r>
      <w:r w:rsidR="000C3C05" w:rsidRPr="000E15F5">
        <w:t>proton</w:t>
      </w:r>
      <w:r w:rsidR="000C3C05" w:rsidRPr="00496C50">
        <w:t xml:space="preserve"> conductivity </w:t>
      </w:r>
      <w:r w:rsidR="00582554">
        <w:t xml:space="preserve">that are </w:t>
      </w:r>
      <w:r w:rsidR="000C3C05" w:rsidRPr="00496C50">
        <w:t xml:space="preserve">the main factors </w:t>
      </w:r>
      <w:r w:rsidR="00D6252B">
        <w:t>affecting</w:t>
      </w:r>
      <w:r w:rsidR="000C3C05" w:rsidRPr="00496C50">
        <w:t xml:space="preserve"> its performance. Therefore, a membrane with high ionic conductivity is required to reduce ohmic losses. In addition, the membrane must have high mechanical, thermal and chemical stability to withstand working conditions. </w:t>
      </w:r>
      <w:r w:rsidR="00F914BF" w:rsidRPr="00F914BF">
        <w:t xml:space="preserve">The catalyst layer is also essential for decreasing the activation energy of reactions occurring on the electrodes. Pt catalyst exhibits high catalytic activity in the EHC reaction and is a commonly used catalyst in </w:t>
      </w:r>
      <w:r w:rsidR="00F914BF" w:rsidRPr="000E15F5">
        <w:t>literature</w:t>
      </w:r>
      <w:r w:rsidR="000E0BD1" w:rsidRPr="000E15F5">
        <w:t xml:space="preserve"> </w:t>
      </w:r>
      <w:r w:rsidR="00434FDF" w:rsidRPr="000E15F5">
        <w:fldChar w:fldCharType="begin" w:fldLock="1"/>
      </w:r>
      <w:r w:rsidR="00B66968">
        <w:instrText>ADDIN CSL_CITATION {"citationItems":[{"id":"ITEM-1","itemData":{"DOI":"https://doi.org/10.1016/S1872-2067(19)63438-8","ISSN":"1872-2067","abstract":"Hydrogen will be at the basis of the World’s energy policy in forthcoming decades, owing to its decarbonized nature, at least when produced from renewables. For now, hydrogen is still essentially produced from fossil feedstock (and to a minor extent from biomass); in consequence the present hydrogen gas on the market is containing non-negligible amounts of impurities that prevent its immediate usage in specialty chemistry or as an energy carrier in fuel cells, e.g. in transportation applications (cars, buses, trains, boats, etc.) that gradually spread on the planet. For these purposes, hydrogen must be of sufficient purity but also sufficiently compressed (at high pressures, typically 70 MPa), rendering purification and compression steps unavoidable in the hydrogen cycle. As shown in the first part of this contribution “Electrochemical hydrogen compression and purification versus competing technologies: Part I. pros and cons”, electrochemical hydrogen compressors (EHCs), which enable both hydrogen purification and compression, exhibit many theoretical (thermodynamic) and practical (kinetics) advantages over their mechanical counterparts. However, in order to be competitive, EHCs must operate in very intensive conditions (high current density and low cell voltage) that can only be reached if their core materials, e.g. the membrane and the electrodes/electrocatalysts, are optimized. This contribution will particularly focus on the properties electrocatalysts must exhibit to be used in EHCs: they shall promote (very) fast hydrogen oxidation reaction (HOR) in presence of impurities, which implies that they are (very) tolerant to poisons as well. This consists of a prerequisite for the operation of the anode of an EHC used for the purification-compression of hydrogen, and the materials developed for poison-tolerance in the vast literature on low-temperature fuel cells, may not always satisfy these two criteria, as this contribution will review.","author":[{"dropping-particle":"","family":"Trégaro","given":"Marine","non-dropping-particle":"","parse-names":false,"suffix":""},{"dropping-particle":"","family":"Rhandi","given":"Maha","non-dropping-particle":"","parse-names":false,"suffix":""},{"dropping-particle":"","family":"Druart","given":"Florence","non-dropping-particle":"","parse-names":false,"suffix":""},{"dropping-particle":"","family":"Deseure","given":"Jonathan","non-dropping-particle":"","parse-names":false,"suffix":""},{"dropping-particle":"","family":"Chatenet","given":"Marian","non-dropping-particle":"","parse-names":false,"suffix":""}],"container-title":"Chinese Journal of Catalysis","id":"ITEM-1","issue":"5","issued":{"date-parts":[["2020"]]},"page":"770-782","title":"Electrochemical hydrogen compression and purification versus competing technologies: Part II. Challenges in electrocatalysis","type":"article-journal","volume":"41"},"uris":["http://www.mendeley.com/documents/?uuid=dce369ea-acdb-45a2-8b8e-c1ce3eaca892"]},{"id":"ITEM-2","itemData":{"DOI":"https://doi.org/10.1016/j.jpowsour.2021.229743","ISSN":"0378-7753","abstract":"Hydrogen should be stored at high pressure and high purity, especially when utilized in fuel cells. Conventionally, mechanical compressors are used for pressurization of hydrogen; however, this technology has disadvantages such as noise and vibration during operation due to their moving parts. Electrochemical hydrogen compressors (ECHC) have emerged as an alternative solution, as these devices can purify and compress hydrogen electrochemically in a single device. This review provides a comprehensive overview of key components and management strategies of the ECHC systems. This review will also provide an overview of different hydrogen compression technologies and provides a comprehensive overview of the latest developments and current issues and future of ECHCs. For this purpose, firstly, the advantages and disadvantages of ECHC compared to mechanical compressors are explained. Then, recent studies on hydrogen purification methods are given. The working principle of ECHC, material development studies and mathematical modeling of ECHCs are also discussed.","author":[{"dropping-particle":"","family":"Durmus","given":"Gizem Nur Bulanık","non-dropping-particle":"","parse-names":false,"suffix":""},{"dropping-particle":"","family":"Colpan","given":"C Ozgur","non-dropping-particle":"","parse-names":false,"suffix":""},{"dropping-particle":"","family":"Devrim","given":"Yılser","non-dropping-particle":"","parse-names":false,"suffix":""}],"container-title":"Journal of Power Sources","id":"ITEM-2","issued":{"date-parts":[["2021"]]},"page":"229743","title":"A review on the development of the electrochemical hydrogen compressors","type":"article-journal","volume":"494"},"uris":["http://www.mendeley.com/documents/?uuid=52f1c445-af88-4a18-9192-9f79886ec0ae"]}],"mendeley":{"formattedCitation":"(Durmus, Colpan, and Devrim 2021; Trégaro et al. 2020)","manualFormatting":"(Trégaro et al., 2020; Durmus et al., 2021)","plainTextFormattedCitation":"(Durmus, Colpan, and Devrim 2021; Trégaro et al. 2020)","previouslyFormattedCitation":"(Trégaro &lt;i&gt;et al.&lt;/i&gt;, 2020; Durmus, Colpan and Devrim, 2021)"},"properties":{"noteIndex":0},"schema":"https://github.com/citation-style-language/schema/raw/master/csl-citation.json"}</w:instrText>
      </w:r>
      <w:r w:rsidR="00434FDF" w:rsidRPr="000E15F5">
        <w:fldChar w:fldCharType="separate"/>
      </w:r>
      <w:r w:rsidR="000E0BD1" w:rsidRPr="000E15F5">
        <w:rPr>
          <w:noProof/>
        </w:rPr>
        <w:t>(Trégaro et al., 2020; Durmus</w:t>
      </w:r>
      <w:r w:rsidR="000E15F5">
        <w:rPr>
          <w:noProof/>
        </w:rPr>
        <w:t xml:space="preserve"> et al.</w:t>
      </w:r>
      <w:r w:rsidR="000E0BD1" w:rsidRPr="000E15F5">
        <w:rPr>
          <w:noProof/>
        </w:rPr>
        <w:t>, 2021)</w:t>
      </w:r>
      <w:r w:rsidR="00434FDF" w:rsidRPr="000E15F5">
        <w:fldChar w:fldCharType="end"/>
      </w:r>
      <w:r w:rsidR="00F914BF" w:rsidRPr="00F914BF">
        <w:t>.</w:t>
      </w:r>
      <w:r w:rsidR="001E122A">
        <w:t xml:space="preserve"> </w:t>
      </w:r>
      <w:r w:rsidR="00243BB4">
        <w:t xml:space="preserve">In this work, </w:t>
      </w:r>
      <w:r w:rsidR="00243BB4" w:rsidRPr="00496C50">
        <w:t xml:space="preserve">low-temperature EHCs with </w:t>
      </w:r>
      <w:proofErr w:type="spellStart"/>
      <w:r w:rsidR="00243BB4">
        <w:t>Nafion</w:t>
      </w:r>
      <w:proofErr w:type="spellEnd"/>
      <w:r w:rsidR="00243BB4">
        <w:t xml:space="preserve"> membrane</w:t>
      </w:r>
      <w:r w:rsidR="003B08D0">
        <w:t xml:space="preserve"> and Pt catalysts</w:t>
      </w:r>
      <w:r w:rsidR="00243BB4">
        <w:t xml:space="preserve"> was investigated</w:t>
      </w:r>
      <w:r w:rsidR="00096C61">
        <w:t xml:space="preserve"> </w:t>
      </w:r>
      <w:r w:rsidR="00D671CA">
        <w:t xml:space="preserve">and tested in </w:t>
      </w:r>
      <w:r w:rsidR="00972278">
        <w:t>hydrogen separation</w:t>
      </w:r>
      <w:r w:rsidR="00D671CA">
        <w:t xml:space="preserve"> </w:t>
      </w:r>
      <w:r w:rsidR="00972278">
        <w:t xml:space="preserve">from different methane-hydrogen mixtures, </w:t>
      </w:r>
      <w:r w:rsidR="006D39B8">
        <w:t xml:space="preserve">evaluated the influence of </w:t>
      </w:r>
      <w:r w:rsidR="00FA6E16">
        <w:t>different concentration of methane on the efficiency of the EHC system</w:t>
      </w:r>
      <w:r w:rsidR="00243BB4">
        <w:t>.</w:t>
      </w:r>
    </w:p>
    <w:p w14:paraId="49504A58" w14:textId="596EA0BD" w:rsidR="003B474E" w:rsidRPr="001F32BC" w:rsidRDefault="002F6806" w:rsidP="003607B3">
      <w:pPr>
        <w:pStyle w:val="CETBodytext"/>
      </w:pPr>
      <w:r>
        <w:t xml:space="preserve">Concerning hydrogen odorization system, </w:t>
      </w:r>
      <w:r w:rsidR="0021330D" w:rsidRPr="0021330D">
        <w:t xml:space="preserve">previous work on the </w:t>
      </w:r>
      <w:r w:rsidR="0021330D" w:rsidRPr="000E15F5">
        <w:t xml:space="preserve">hydrogen odorization system in pure hydrogen and natural gas-hydrogen mixture systems was continued </w:t>
      </w:r>
      <w:r w:rsidR="00A2306E" w:rsidRPr="000E15F5">
        <w:fldChar w:fldCharType="begin" w:fldLock="1"/>
      </w:r>
      <w:r w:rsidR="00B66968">
        <w:instrText>ADDIN CSL_CITATION {"citationItems":[{"id":"ITEM-1","itemData":{"DOI":"10.3303/CET2296024","abstract":"One of the most important goals of this century is the exploitation of hydrogen as green energy carrier. Due to its storage and transportation problem, a concrete and immediate solution is the exploitation of the gas pipelines now used for natural gas. In this regard, safety is of paramount importance; indeed, like natural gas, hydrogen is an odourless and colourless flammable gas. To solve this problem a system of hydrogen odorization is to implement. This work is aimed at the investigation of a possible process for hydrogen odorization, focused on pure hydrogen and natural gas-hydrogen mixtures systems, to simulate a possible real gas pipeline. The odorization system considered in this work is called INGRID, developed by Regas Srl, a partner company for this project. Starting from INGRID’s specifications, a simulation model was then developed using AVEVA's PRO II software on the basis of the thermodynamic liquid-vapor equilibria of the mixture. As odorant, tetrahydrothiophene (THT) was taken into consideration, thanks to the fact that this is the most used odorant and so more experimental data are available in the literature. This system has proved to be effective in the odorization of both pure hydrogen and hydrogen-natural gas mixture.","author":[{"dropping-particle":"","family":"Zanella","given":"Elisa","non-dropping-particle":"","parse-names":false,"suffix":""},{"dropping-particle":"","family":"Longhi","given":"Mariangela","non-dropping-particle":"","parse-names":false,"suffix":""},{"dropping-particle":"","family":"Marcolin","given":"Piersilvio","non-dropping-particle":"","parse-names":false,"suffix":""},{"dropping-particle":"","family":"Camarda","given":"Giovanni","non-dropping-particle":"","parse-names":false,"suffix":""},{"dropping-particle":"","family":"Pirola","given":"Carlo","non-dropping-particle":"","parse-names":false,"suffix":""}],"container-title":"Chemical Engineering Transactions","id":"ITEM-1","issued":{"date-parts":[["2022","11","30"]]},"page":"139-144 SE - Research Articles","title":"Investigation of a Possible Process for Hydrogen Odorization in Pure Hydrogen and in Natural Gas-Hydrogen Mixture Systems","type":"article-journal","volume":"96"},"uris":["http://www.mendeley.com/documents/?uuid=981db113-cd5b-457f-9054-642d11283d48"]}],"mendeley":{"formattedCitation":"(Zanella et al. 2022)","plainTextFormattedCitation":"(Zanella et al. 2022)","previouslyFormattedCitation":"(Zanella &lt;i&gt;et al.&lt;/i&gt;, 2022)"},"properties":{"noteIndex":0},"schema":"https://github.com/citation-style-language/schema/raw/master/csl-citation.json"}</w:instrText>
      </w:r>
      <w:r w:rsidR="00A2306E" w:rsidRPr="000E15F5">
        <w:fldChar w:fldCharType="separate"/>
      </w:r>
      <w:r w:rsidR="00B66968" w:rsidRPr="00B66968">
        <w:rPr>
          <w:noProof/>
        </w:rPr>
        <w:t>(Zanella et al. 2022)</w:t>
      </w:r>
      <w:r w:rsidR="00A2306E" w:rsidRPr="000E15F5">
        <w:fldChar w:fldCharType="end"/>
      </w:r>
      <w:r w:rsidR="00FC7034" w:rsidRPr="00FC7034">
        <w:t xml:space="preserve">. </w:t>
      </w:r>
      <w:r w:rsidR="00175586">
        <w:t>C</w:t>
      </w:r>
      <w:r w:rsidR="00175586" w:rsidRPr="00175586">
        <w:t xml:space="preserve">ontrary to </w:t>
      </w:r>
      <w:r w:rsidR="00E27919">
        <w:t>our previous work</w:t>
      </w:r>
      <w:r w:rsidR="00175586">
        <w:t xml:space="preserve">, </w:t>
      </w:r>
      <w:r w:rsidR="00290564">
        <w:t>the mixture GASODOR S-FREE wa</w:t>
      </w:r>
      <w:r w:rsidR="003B474E">
        <w:t>s taken into consideration</w:t>
      </w:r>
      <w:r w:rsidR="00E27919" w:rsidRPr="00E27919">
        <w:t xml:space="preserve"> </w:t>
      </w:r>
      <w:r w:rsidR="00E27919">
        <w:t>as odorant</w:t>
      </w:r>
      <w:r w:rsidR="003B474E">
        <w:t>, thanks to the fact that</w:t>
      </w:r>
      <w:r w:rsidR="00290564" w:rsidRPr="00290564">
        <w:t xml:space="preserve"> </w:t>
      </w:r>
      <w:r w:rsidR="00290564">
        <w:t xml:space="preserve">this is the most common odorant used for methane </w:t>
      </w:r>
      <w:r w:rsidR="00290564" w:rsidRPr="00BB3404">
        <w:t>not containing sulfur, unlike THT and mercaptans.</w:t>
      </w:r>
      <w:r w:rsidR="003B2163" w:rsidRPr="003B2163">
        <w:t xml:space="preserve"> </w:t>
      </w:r>
      <w:r w:rsidR="00A4534E">
        <w:t>Indeed, s</w:t>
      </w:r>
      <w:r w:rsidR="007F484A" w:rsidRPr="007F484A">
        <w:t>ulfur is harmful to the environment, climate</w:t>
      </w:r>
      <w:r w:rsidR="007F484A">
        <w:t xml:space="preserve"> </w:t>
      </w:r>
      <w:r w:rsidR="007F484A" w:rsidRPr="007F484A">
        <w:t>damaging and detrimental to health</w:t>
      </w:r>
      <w:r w:rsidR="00625BD9">
        <w:t xml:space="preserve">; </w:t>
      </w:r>
      <w:r w:rsidR="00773CAF">
        <w:t>therefore,</w:t>
      </w:r>
      <w:r w:rsidR="00A70F25">
        <w:t xml:space="preserve"> </w:t>
      </w:r>
      <w:r w:rsidR="00625BD9" w:rsidRPr="00625BD9">
        <w:t>it would be better to avoid its use.</w:t>
      </w:r>
      <w:r w:rsidR="003607B3">
        <w:t xml:space="preserve"> Switching to GASODOR S-FREE sulfur emission can be reduced by 80% (circa 323 t/a) in comparison to THT</w:t>
      </w:r>
      <w:r w:rsidR="00181DBC">
        <w:t xml:space="preserve"> </w:t>
      </w:r>
      <w:r w:rsidR="00994D89">
        <w:fldChar w:fldCharType="begin" w:fldLock="1"/>
      </w:r>
      <w:r w:rsidR="00B66968">
        <w:instrText>ADDIN CSL_CITATION {"citationItems":[{"id":"ITEM-1","itemData":{"URL":"https://www.gasodor-s-free.com/","id":"ITEM-1","issued":{"date-parts":[["0"]]},"title":"GASODOR S-FREE web page","type":"webpage"},"uris":["http://www.mendeley.com/documents/?uuid=f38652d7-686c-4f46-a59c-7d62980771aa"]}],"mendeley":{"formattedCitation":"(GASODOR S-FREE web page n.d.)","manualFormatting":"(GASODOR S-FREE web page)","plainTextFormattedCitation":"(GASODOR S-FREE web page n.d.)","previouslyFormattedCitation":"(&lt;i&gt;GASODOR S-FREE web page&lt;/i&gt;, no date)"},"properties":{"noteIndex":0},"schema":"https://github.com/citation-style-language/schema/raw/master/csl-citation.json"}</w:instrText>
      </w:r>
      <w:r w:rsidR="00994D89">
        <w:fldChar w:fldCharType="separate"/>
      </w:r>
      <w:r w:rsidR="00994D89" w:rsidRPr="00994D89">
        <w:rPr>
          <w:noProof/>
        </w:rPr>
        <w:t>(</w:t>
      </w:r>
      <w:r w:rsidR="00994D89" w:rsidRPr="000E15F5">
        <w:rPr>
          <w:iCs/>
          <w:noProof/>
        </w:rPr>
        <w:t>GASODOR S-FREE web page</w:t>
      </w:r>
      <w:r w:rsidR="00994D89" w:rsidRPr="00994D89">
        <w:rPr>
          <w:noProof/>
        </w:rPr>
        <w:t>)</w:t>
      </w:r>
      <w:r w:rsidR="00994D89">
        <w:fldChar w:fldCharType="end"/>
      </w:r>
      <w:r w:rsidR="00181DBC">
        <w:t>.</w:t>
      </w:r>
      <w:r w:rsidR="007F484A">
        <w:t xml:space="preserve"> </w:t>
      </w:r>
      <w:r w:rsidR="003B2163">
        <w:t>GASODOR S-FREE is composed by</w:t>
      </w:r>
      <w:r w:rsidR="00290564">
        <w:t xml:space="preserve"> </w:t>
      </w:r>
      <w:r w:rsidR="003B2163">
        <w:t>37.4% ethyl acrylate, 60.1% methyl acrylate and 2.5% 2-ethyl-3methylpyrazine</w:t>
      </w:r>
      <w:r w:rsidR="00AB2C99">
        <w:t xml:space="preserve"> </w:t>
      </w:r>
      <w:r w:rsidR="00276FD3">
        <w:fldChar w:fldCharType="begin" w:fldLock="1"/>
      </w:r>
      <w:r w:rsidR="00B66968">
        <w:instrText>ADDIN CSL_CITATION {"citationItems":[{"id":"ITEM-1","itemData":{"author":[{"dropping-particle":"","family":"MARCOGAZ AISBL","given":"","non-dropping-particle":"","parse-names":false,"suffix":""}],"id":"ITEM-1","issued":{"date-parts":[["2021"]]},"title":"Odorisation of Natural Gas and Hydrogen Mixtures","type":"article-journal"},"uris":["http://www.mendeley.com/documents/?uuid=0c17125e-46ec-4b74-9066-578157e6b3b6"]}],"mendeley":{"formattedCitation":"(MARCOGAZ AISBL 2021)","plainTextFormattedCitation":"(MARCOGAZ AISBL 2021)","previouslyFormattedCitation":"(MARCOGAZ AISBL, 2021)"},"properties":{"noteIndex":0},"schema":"https://github.com/citation-style-language/schema/raw/master/csl-citation.json"}</w:instrText>
      </w:r>
      <w:r w:rsidR="00276FD3">
        <w:fldChar w:fldCharType="separate"/>
      </w:r>
      <w:r w:rsidR="00B66968" w:rsidRPr="00B66968">
        <w:rPr>
          <w:noProof/>
        </w:rPr>
        <w:t>(MARCOGAZ AISBL 2021)</w:t>
      </w:r>
      <w:r w:rsidR="00276FD3">
        <w:fldChar w:fldCharType="end"/>
      </w:r>
      <w:r w:rsidR="007F484A">
        <w:t>.</w:t>
      </w:r>
      <w:r w:rsidR="008227E3">
        <w:t xml:space="preserve"> </w:t>
      </w:r>
      <w:r w:rsidR="001E19F0" w:rsidRPr="001E19F0">
        <w:t>In addition to being devoid of sulfur, this odorant reduces the risk of corrosion and is ideal for odorizing sulfur-free biogas and hydrogen.</w:t>
      </w:r>
      <w:r w:rsidR="00CB4BB3" w:rsidRPr="00CB4BB3">
        <w:t xml:space="preserve"> </w:t>
      </w:r>
      <w:r w:rsidR="00CB4BB3">
        <w:t xml:space="preserve">Starting from the specifications of INGRID, an automatic odorant injection system developed by </w:t>
      </w:r>
      <w:proofErr w:type="spellStart"/>
      <w:r w:rsidR="00CB4BB3">
        <w:t>Regas</w:t>
      </w:r>
      <w:proofErr w:type="spellEnd"/>
      <w:r w:rsidR="00CB4BB3">
        <w:t xml:space="preserve"> </w:t>
      </w:r>
      <w:r w:rsidR="00FB460E">
        <w:t xml:space="preserve">spa </w:t>
      </w:r>
      <w:r w:rsidR="00CB4BB3" w:rsidRPr="008174EA">
        <w:t>(</w:t>
      </w:r>
      <w:proofErr w:type="spellStart"/>
      <w:r w:rsidR="00CB4BB3" w:rsidRPr="004E553B">
        <w:fldChar w:fldCharType="begin" w:fldLock="1"/>
      </w:r>
      <w:r w:rsidR="00B66968">
        <w:instrText>ADDIN CSL_CITATION {"citationItems":[{"id":"ITEM-1","itemData":{"URL":"https://www.regasenergy.com/products/gas-odorization/ingrid-odorant-injection-system/","author":[{"dropping-particle":"","family":"Regas srl","given":"","non-dropping-particle":"","parse-names":false,"suffix":""}],"id":"ITEM-1","issued":{"date-parts":[["0"]]},"title":"Ingrid - odorant injection system","type":"webpage"},"uris":["http://www.mendeley.com/documents/?uuid=222efa3f-1954-4698-95a6-1a81ccac2249"]}],"mendeley":{"formattedCitation":"(Regas srl n.d.)","manualFormatting":"Regas srl","plainTextFormattedCitation":"(Regas srl n.d.)","previouslyFormattedCitation":"(Regas srl, no date)"},"properties":{"noteIndex":0},"schema":"https://github.com/citation-style-language/schema/raw/master/csl-citation.json"}</w:instrText>
      </w:r>
      <w:r w:rsidR="00CB4BB3" w:rsidRPr="004E553B">
        <w:fldChar w:fldCharType="separate"/>
      </w:r>
      <w:r w:rsidR="00CB4BB3" w:rsidRPr="004E553B">
        <w:rPr>
          <w:noProof/>
        </w:rPr>
        <w:t>Regas</w:t>
      </w:r>
      <w:proofErr w:type="spellEnd"/>
      <w:r w:rsidR="00CB4BB3" w:rsidRPr="004E553B">
        <w:rPr>
          <w:noProof/>
        </w:rPr>
        <w:t xml:space="preserve"> </w:t>
      </w:r>
      <w:r w:rsidR="00FB460E">
        <w:rPr>
          <w:noProof/>
        </w:rPr>
        <w:t>spa</w:t>
      </w:r>
      <w:r w:rsidR="00CB4BB3" w:rsidRPr="004E553B">
        <w:fldChar w:fldCharType="end"/>
      </w:r>
      <w:r w:rsidR="00CB4BB3" w:rsidRPr="004E553B">
        <w:t xml:space="preserve"> internal information)</w:t>
      </w:r>
      <w:r w:rsidR="00CB4BB3">
        <w:t>, and the simulation model previously developed using AVEVA's PRO II process simulation software, it was possible to calculate the gas flow necessary to odorize the pure gas or the gas mixture at different temperatures. Pure methane, pure hydrogen, and methane-hydrogen mixture, namely 90/10 and 80/20</w:t>
      </w:r>
      <w:r w:rsidR="00CB4BB3" w:rsidRPr="00411ECF">
        <w:t xml:space="preserve"> </w:t>
      </w:r>
      <w:r w:rsidR="00CB4BB3">
        <w:t>to simulate a possible real future application, were considered as possible gas to be odorized.</w:t>
      </w:r>
    </w:p>
    <w:p w14:paraId="5741900F" w14:textId="0E630DF3" w:rsidR="00453E24" w:rsidRDefault="00F81408" w:rsidP="00453E24">
      <w:pPr>
        <w:pStyle w:val="CETHeading1"/>
      </w:pPr>
      <w:r>
        <w:t>Experimental part</w:t>
      </w:r>
      <w:r w:rsidR="00AD44EF">
        <w:t xml:space="preserve"> and process simulation</w:t>
      </w:r>
    </w:p>
    <w:p w14:paraId="6160AC3C" w14:textId="1B1E224F" w:rsidR="00C27E31" w:rsidRDefault="00F81408" w:rsidP="00F9737E">
      <w:pPr>
        <w:pStyle w:val="CETheadingx"/>
      </w:pPr>
      <w:r>
        <w:t xml:space="preserve">Hydrogen purification </w:t>
      </w:r>
    </w:p>
    <w:p w14:paraId="5C2161B5" w14:textId="32F66F02" w:rsidR="001E673A" w:rsidRDefault="0071267E" w:rsidP="0064615F">
      <w:pPr>
        <w:pStyle w:val="CETBodytext"/>
      </w:pPr>
      <w:r>
        <w:t xml:space="preserve">The </w:t>
      </w:r>
      <w:r w:rsidR="004B728A" w:rsidRPr="004B728A">
        <w:t>EHC</w:t>
      </w:r>
      <w:r>
        <w:t xml:space="preserve"> </w:t>
      </w:r>
      <w:r w:rsidR="008E564A">
        <w:t>used in this study contain</w:t>
      </w:r>
      <w:r w:rsidR="00C93D0C">
        <w:t>s</w:t>
      </w:r>
      <w:r w:rsidR="00D34D67" w:rsidRPr="00D34D67">
        <w:t xml:space="preserve"> a single cell with an active area of 10 cm</w:t>
      </w:r>
      <w:r w:rsidR="00D34D67" w:rsidRPr="00D34D67">
        <w:rPr>
          <w:vertAlign w:val="superscript"/>
        </w:rPr>
        <w:t>2</w:t>
      </w:r>
      <w:r w:rsidR="00D34D67" w:rsidRPr="00D34D67">
        <w:t>.</w:t>
      </w:r>
      <w:r w:rsidR="004B728A" w:rsidRPr="004B728A">
        <w:t xml:space="preserve"> </w:t>
      </w:r>
      <w:r w:rsidR="00151813">
        <w:t xml:space="preserve">The core of the </w:t>
      </w:r>
      <w:r w:rsidR="008E564A">
        <w:t>cell is the membrane electrode assembly (MEA)</w:t>
      </w:r>
      <w:r w:rsidR="00966A54">
        <w:t xml:space="preserve">. </w:t>
      </w:r>
      <w:r w:rsidR="00BE24B2">
        <w:t>It was</w:t>
      </w:r>
      <w:r w:rsidR="00BE24B2" w:rsidRPr="00BE24B2">
        <w:t xml:space="preserve"> chosen to work with a 5-layer commercial MEA, </w:t>
      </w:r>
      <w:r w:rsidR="00877E3D">
        <w:t>supplied by Fuel Cell Store</w:t>
      </w:r>
      <w:r w:rsidR="00BE24B2">
        <w:t xml:space="preserve">, namely </w:t>
      </w:r>
      <w:r w:rsidR="006F5F95">
        <w:t>Build Your Own Fuel Cell MEA</w:t>
      </w:r>
      <w:r w:rsidR="00240FE3">
        <w:t xml:space="preserve">. </w:t>
      </w:r>
      <w:r w:rsidR="00716E2A">
        <w:t>S</w:t>
      </w:r>
      <w:r w:rsidR="00716E2A" w:rsidRPr="00240FE3">
        <w:t>pecifically,</w:t>
      </w:r>
      <w:r w:rsidR="00240FE3">
        <w:t xml:space="preserve"> this MEA </w:t>
      </w:r>
      <w:r w:rsidR="00DE5D6C">
        <w:t xml:space="preserve">was composed by a </w:t>
      </w:r>
      <w:proofErr w:type="spellStart"/>
      <w:r w:rsidR="00DE5D6C" w:rsidRPr="004B728A">
        <w:t>Nafion</w:t>
      </w:r>
      <w:proofErr w:type="spellEnd"/>
      <w:r w:rsidR="00DE5D6C" w:rsidRPr="004B728A">
        <w:t xml:space="preserve"> 212</w:t>
      </w:r>
      <w:r w:rsidR="00DE5D6C">
        <w:t xml:space="preserve"> membrane, two gas diffusion </w:t>
      </w:r>
      <w:r w:rsidR="00D856E5">
        <w:t xml:space="preserve">electrodes (GDEs) made by Pt/C and </w:t>
      </w:r>
      <w:r w:rsidR="00716E2A">
        <w:t>two Carbon Cloth</w:t>
      </w:r>
      <w:r w:rsidR="00716E2A" w:rsidRPr="00716E2A">
        <w:t xml:space="preserve"> Gas Diffusion Layer (GDL)</w:t>
      </w:r>
      <w:r w:rsidR="00716E2A">
        <w:t xml:space="preserve"> (Table 1)</w:t>
      </w:r>
      <w:r w:rsidR="00966A54">
        <w:t>.</w:t>
      </w:r>
    </w:p>
    <w:p w14:paraId="3E18FA4E" w14:textId="5D1A7C5A" w:rsidR="001E673A" w:rsidRPr="001E673A" w:rsidRDefault="001E673A" w:rsidP="0085282C">
      <w:pPr>
        <w:pStyle w:val="CETTabletitle"/>
        <w:spacing w:before="120"/>
        <w:rPr>
          <w:lang w:val="en-US"/>
        </w:rPr>
      </w:pPr>
      <w:r w:rsidRPr="00B57B36">
        <w:t xml:space="preserve">Table 1: </w:t>
      </w:r>
      <w:r>
        <w:t xml:space="preserve">5-layer </w:t>
      </w:r>
      <w:r w:rsidRPr="003519CA">
        <w:t>M</w:t>
      </w:r>
      <w:r>
        <w:t xml:space="preserve">embrane </w:t>
      </w:r>
      <w:r w:rsidRPr="003519CA">
        <w:t>E</w:t>
      </w:r>
      <w:r>
        <w:t xml:space="preserve">lectrode </w:t>
      </w:r>
      <w:r w:rsidRPr="003519CA">
        <w:t>A</w:t>
      </w:r>
      <w:r>
        <w:t>ssembly (MAE)</w:t>
      </w:r>
      <w:r w:rsidRPr="003519CA">
        <w:t xml:space="preserve"> characteristics</w:t>
      </w:r>
      <w:r>
        <w:t>.</w:t>
      </w:r>
    </w:p>
    <w:tbl>
      <w:tblPr>
        <w:tblW w:w="3969"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843"/>
        <w:gridCol w:w="2126"/>
      </w:tblGrid>
      <w:tr w:rsidR="001E673A" w:rsidRPr="00B57B36" w14:paraId="4E324CD5" w14:textId="77777777" w:rsidTr="001E673A">
        <w:tc>
          <w:tcPr>
            <w:tcW w:w="3969" w:type="dxa"/>
            <w:gridSpan w:val="2"/>
            <w:tcBorders>
              <w:top w:val="single" w:sz="12" w:space="0" w:color="008000"/>
              <w:bottom w:val="single" w:sz="6" w:space="0" w:color="008000"/>
            </w:tcBorders>
            <w:shd w:val="clear" w:color="auto" w:fill="FFFFFF"/>
            <w:vAlign w:val="center"/>
          </w:tcPr>
          <w:p w14:paraId="5F47526F" w14:textId="77777777" w:rsidR="001E673A" w:rsidRPr="00EF3831" w:rsidRDefault="001E673A" w:rsidP="00955793">
            <w:pPr>
              <w:pStyle w:val="CETBodytext"/>
              <w:jc w:val="center"/>
            </w:pPr>
            <w:r w:rsidRPr="00EF3831">
              <w:t>MEA Characteristics</w:t>
            </w:r>
          </w:p>
        </w:tc>
      </w:tr>
      <w:tr w:rsidR="001E673A" w:rsidRPr="00B57B36" w14:paraId="161F4C9F" w14:textId="77777777" w:rsidTr="001E673A">
        <w:tc>
          <w:tcPr>
            <w:tcW w:w="1843" w:type="dxa"/>
            <w:shd w:val="clear" w:color="auto" w:fill="FFFFFF"/>
          </w:tcPr>
          <w:p w14:paraId="7ABA5F6B" w14:textId="77777777" w:rsidR="001E673A" w:rsidRPr="00B57B36" w:rsidRDefault="001E673A" w:rsidP="00955793">
            <w:pPr>
              <w:pStyle w:val="CETBodytext"/>
              <w:jc w:val="left"/>
            </w:pPr>
            <w:r w:rsidRPr="00DD3781">
              <w:t>Anod</w:t>
            </w:r>
            <w:r>
              <w:t>e Catalyst</w:t>
            </w:r>
          </w:p>
        </w:tc>
        <w:tc>
          <w:tcPr>
            <w:tcW w:w="2126" w:type="dxa"/>
            <w:shd w:val="clear" w:color="auto" w:fill="FFFFFF"/>
          </w:tcPr>
          <w:p w14:paraId="5AEB761E" w14:textId="35A6AB5A" w:rsidR="001E673A" w:rsidRPr="00B57B36" w:rsidRDefault="001E673A" w:rsidP="00955793">
            <w:pPr>
              <w:pStyle w:val="CETBodytext"/>
              <w:jc w:val="left"/>
            </w:pPr>
            <w:r w:rsidRPr="00DD3781">
              <w:t>0</w:t>
            </w:r>
            <w:r w:rsidR="0064615F">
              <w:t>.</w:t>
            </w:r>
            <w:r w:rsidRPr="00DD3781">
              <w:t>2</w:t>
            </w:r>
            <w:r>
              <w:t xml:space="preserve"> m</w:t>
            </w:r>
            <w:r w:rsidRPr="000F2AC3">
              <w:t xml:space="preserve">g/cm² </w:t>
            </w:r>
            <w:proofErr w:type="spellStart"/>
            <w:r w:rsidRPr="000F2AC3">
              <w:t>PtC</w:t>
            </w:r>
            <w:proofErr w:type="spellEnd"/>
            <w:r w:rsidRPr="000F2AC3">
              <w:t xml:space="preserve"> (20%)</w:t>
            </w:r>
          </w:p>
        </w:tc>
      </w:tr>
      <w:tr w:rsidR="001E673A" w:rsidRPr="00B57B36" w14:paraId="645F707F" w14:textId="77777777" w:rsidTr="001E673A">
        <w:tc>
          <w:tcPr>
            <w:tcW w:w="1843" w:type="dxa"/>
            <w:shd w:val="clear" w:color="auto" w:fill="FFFFFF"/>
          </w:tcPr>
          <w:p w14:paraId="49CB1C92" w14:textId="77777777" w:rsidR="001E673A" w:rsidRPr="00BD45BA" w:rsidRDefault="001E673A" w:rsidP="00955793">
            <w:pPr>
              <w:pStyle w:val="CETBodytext"/>
              <w:ind w:right="-1"/>
              <w:jc w:val="left"/>
            </w:pPr>
            <w:r>
              <w:t>Cathode Catalyst</w:t>
            </w:r>
          </w:p>
        </w:tc>
        <w:tc>
          <w:tcPr>
            <w:tcW w:w="2126" w:type="dxa"/>
            <w:shd w:val="clear" w:color="auto" w:fill="FFFFFF"/>
          </w:tcPr>
          <w:p w14:paraId="1013D858" w14:textId="1D1BFFBF" w:rsidR="001E673A" w:rsidRPr="00A05E35" w:rsidRDefault="001E673A" w:rsidP="00955793">
            <w:pPr>
              <w:pStyle w:val="CETBodytext"/>
              <w:ind w:right="-1"/>
              <w:jc w:val="left"/>
              <w:rPr>
                <w:rFonts w:ascii="Times New Roman" w:hAnsi="Times New Roman"/>
                <w:sz w:val="24"/>
              </w:rPr>
            </w:pPr>
            <w:r w:rsidRPr="00DD3781">
              <w:t>0</w:t>
            </w:r>
            <w:r w:rsidR="0064615F">
              <w:t>.</w:t>
            </w:r>
            <w:r w:rsidRPr="00DD3781">
              <w:t>5</w:t>
            </w:r>
            <w:r>
              <w:t xml:space="preserve"> mg/cm² </w:t>
            </w:r>
            <w:proofErr w:type="spellStart"/>
            <w:r>
              <w:t>PtC</w:t>
            </w:r>
            <w:proofErr w:type="spellEnd"/>
            <w:r>
              <w:t xml:space="preserve"> (60%)</w:t>
            </w:r>
          </w:p>
        </w:tc>
      </w:tr>
      <w:tr w:rsidR="001E673A" w:rsidRPr="00B57B36" w14:paraId="21351DCE" w14:textId="77777777" w:rsidTr="001E673A">
        <w:tc>
          <w:tcPr>
            <w:tcW w:w="1843" w:type="dxa"/>
            <w:shd w:val="clear" w:color="auto" w:fill="FFFFFF"/>
          </w:tcPr>
          <w:p w14:paraId="3C6BB1BF" w14:textId="77777777" w:rsidR="001E673A" w:rsidRDefault="001E673A" w:rsidP="00955793">
            <w:pPr>
              <w:pStyle w:val="CETBodytext"/>
              <w:ind w:right="-1"/>
              <w:jc w:val="left"/>
            </w:pPr>
            <w:r>
              <w:t>Membrane</w:t>
            </w:r>
          </w:p>
        </w:tc>
        <w:tc>
          <w:tcPr>
            <w:tcW w:w="2126" w:type="dxa"/>
            <w:shd w:val="clear" w:color="auto" w:fill="FFFFFF"/>
          </w:tcPr>
          <w:p w14:paraId="0A8EBEA9" w14:textId="285EF37B" w:rsidR="001E673A" w:rsidRDefault="001E673A" w:rsidP="00955793">
            <w:pPr>
              <w:pStyle w:val="CETBodytext"/>
              <w:ind w:right="-1"/>
              <w:jc w:val="left"/>
              <w:rPr>
                <w:rFonts w:cs="Arial"/>
                <w:szCs w:val="18"/>
              </w:rPr>
            </w:pPr>
            <w:proofErr w:type="spellStart"/>
            <w:r>
              <w:t>Nafion</w:t>
            </w:r>
            <w:proofErr w:type="spellEnd"/>
            <w:r w:rsidR="00D6466B">
              <w:t xml:space="preserve"> </w:t>
            </w:r>
            <w:r w:rsidRPr="00DD3781">
              <w:t>212</w:t>
            </w:r>
          </w:p>
        </w:tc>
      </w:tr>
      <w:tr w:rsidR="001E673A" w:rsidRPr="00B57B36" w14:paraId="677081C7" w14:textId="77777777" w:rsidTr="001E673A">
        <w:tc>
          <w:tcPr>
            <w:tcW w:w="1843" w:type="dxa"/>
            <w:shd w:val="clear" w:color="auto" w:fill="FFFFFF"/>
          </w:tcPr>
          <w:p w14:paraId="0DC53B76" w14:textId="77777777" w:rsidR="001E673A" w:rsidRDefault="001E673A" w:rsidP="00955793">
            <w:pPr>
              <w:pStyle w:val="CETBodytext"/>
              <w:ind w:right="-1"/>
              <w:jc w:val="left"/>
            </w:pPr>
            <w:r>
              <w:t>Gas diffusion Layer</w:t>
            </w:r>
          </w:p>
        </w:tc>
        <w:tc>
          <w:tcPr>
            <w:tcW w:w="2126" w:type="dxa"/>
            <w:shd w:val="clear" w:color="auto" w:fill="FFFFFF"/>
          </w:tcPr>
          <w:p w14:paraId="6286C640" w14:textId="77777777" w:rsidR="001E673A" w:rsidRDefault="001E673A" w:rsidP="00955793">
            <w:pPr>
              <w:pStyle w:val="CETBodytext"/>
              <w:ind w:right="-1"/>
              <w:jc w:val="left"/>
              <w:rPr>
                <w:rFonts w:cs="Arial"/>
                <w:szCs w:val="18"/>
              </w:rPr>
            </w:pPr>
            <w:r w:rsidRPr="00DD3781">
              <w:t>Carbon Cloth</w:t>
            </w:r>
          </w:p>
        </w:tc>
      </w:tr>
      <w:tr w:rsidR="001E673A" w:rsidRPr="00B57B36" w14:paraId="10A31CEF" w14:textId="77777777" w:rsidTr="001E673A">
        <w:tc>
          <w:tcPr>
            <w:tcW w:w="1843" w:type="dxa"/>
            <w:shd w:val="clear" w:color="auto" w:fill="FFFFFF"/>
          </w:tcPr>
          <w:p w14:paraId="622FAB26" w14:textId="77777777" w:rsidR="001E673A" w:rsidRDefault="001E673A" w:rsidP="00955793">
            <w:pPr>
              <w:pStyle w:val="CETBodytext"/>
              <w:ind w:right="-1"/>
              <w:jc w:val="left"/>
            </w:pPr>
            <w:r>
              <w:t>Active Area</w:t>
            </w:r>
          </w:p>
        </w:tc>
        <w:tc>
          <w:tcPr>
            <w:tcW w:w="2126" w:type="dxa"/>
            <w:shd w:val="clear" w:color="auto" w:fill="FFFFFF"/>
          </w:tcPr>
          <w:p w14:paraId="59C5B44F" w14:textId="77777777" w:rsidR="001E673A" w:rsidRDefault="001E673A" w:rsidP="00955793">
            <w:pPr>
              <w:pStyle w:val="CETBodytext"/>
              <w:ind w:right="-1"/>
              <w:jc w:val="left"/>
              <w:rPr>
                <w:rFonts w:cs="Arial"/>
                <w:szCs w:val="18"/>
              </w:rPr>
            </w:pPr>
            <w:r w:rsidRPr="00DD3781">
              <w:t>10</w:t>
            </w:r>
            <w:r>
              <w:t xml:space="preserve"> cm</w:t>
            </w:r>
            <w:r w:rsidRPr="00A05E35">
              <w:rPr>
                <w:vertAlign w:val="superscript"/>
              </w:rPr>
              <w:t>2</w:t>
            </w:r>
          </w:p>
        </w:tc>
      </w:tr>
    </w:tbl>
    <w:p w14:paraId="5FC1BA0F" w14:textId="4CED22B4" w:rsidR="008E5A22" w:rsidRDefault="004B728A" w:rsidP="00F95C44">
      <w:pPr>
        <w:pStyle w:val="Paragrafoelenco"/>
        <w:spacing w:before="240" w:after="120"/>
        <w:ind w:left="0"/>
        <w:rPr>
          <w:lang w:val="en-US"/>
        </w:rPr>
      </w:pPr>
      <w:r w:rsidRPr="004B728A">
        <w:rPr>
          <w:lang w:val="en-US"/>
        </w:rPr>
        <w:t>The</w:t>
      </w:r>
      <w:r>
        <w:rPr>
          <w:lang w:val="en-US"/>
        </w:rPr>
        <w:t xml:space="preserve"> </w:t>
      </w:r>
      <w:r w:rsidR="007C129D">
        <w:rPr>
          <w:lang w:val="en-US"/>
        </w:rPr>
        <w:t xml:space="preserve">closed bipolar </w:t>
      </w:r>
      <w:r w:rsidRPr="004B728A">
        <w:rPr>
          <w:lang w:val="en-US"/>
        </w:rPr>
        <w:t xml:space="preserve">graphite plates have a serpentine flow field design with </w:t>
      </w:r>
      <w:r w:rsidR="003015D6">
        <w:rPr>
          <w:lang w:val="en-US"/>
        </w:rPr>
        <w:t>eight</w:t>
      </w:r>
      <w:r>
        <w:rPr>
          <w:lang w:val="en-US"/>
        </w:rPr>
        <w:t xml:space="preserve"> </w:t>
      </w:r>
      <w:r w:rsidRPr="004B728A">
        <w:rPr>
          <w:lang w:val="en-US"/>
        </w:rPr>
        <w:t>channels in parallel</w:t>
      </w:r>
      <w:r w:rsidR="007C129D">
        <w:rPr>
          <w:lang w:val="en-US"/>
        </w:rPr>
        <w:t>, with a d</w:t>
      </w:r>
      <w:r w:rsidR="003015D6" w:rsidRPr="003015D6">
        <w:rPr>
          <w:lang w:val="en-US"/>
        </w:rPr>
        <w:t>epth of 0.75 mm</w:t>
      </w:r>
      <w:r w:rsidR="007C129D">
        <w:rPr>
          <w:lang w:val="en-US"/>
        </w:rPr>
        <w:t xml:space="preserve"> and a l</w:t>
      </w:r>
      <w:r w:rsidR="003015D6" w:rsidRPr="003015D6">
        <w:rPr>
          <w:lang w:val="en-US"/>
        </w:rPr>
        <w:t xml:space="preserve">ength </w:t>
      </w:r>
      <w:r w:rsidR="007C129D">
        <w:rPr>
          <w:lang w:val="en-US"/>
        </w:rPr>
        <w:t>p</w:t>
      </w:r>
      <w:r w:rsidR="003015D6" w:rsidRPr="003015D6">
        <w:rPr>
          <w:lang w:val="en-US"/>
        </w:rPr>
        <w:t xml:space="preserve">er </w:t>
      </w:r>
      <w:r w:rsidR="007C129D">
        <w:rPr>
          <w:lang w:val="en-US"/>
        </w:rPr>
        <w:t>f</w:t>
      </w:r>
      <w:r w:rsidR="003015D6" w:rsidRPr="003015D6">
        <w:rPr>
          <w:lang w:val="en-US"/>
        </w:rPr>
        <w:t xml:space="preserve">low </w:t>
      </w:r>
      <w:r w:rsidR="007C129D">
        <w:rPr>
          <w:lang w:val="en-US"/>
        </w:rPr>
        <w:t>f</w:t>
      </w:r>
      <w:r w:rsidR="003015D6" w:rsidRPr="003015D6">
        <w:rPr>
          <w:lang w:val="en-US"/>
        </w:rPr>
        <w:t>ield</w:t>
      </w:r>
      <w:r w:rsidR="007C129D">
        <w:rPr>
          <w:lang w:val="en-US"/>
        </w:rPr>
        <w:t xml:space="preserve"> </w:t>
      </w:r>
      <w:r w:rsidR="00242665">
        <w:rPr>
          <w:lang w:val="en-US"/>
        </w:rPr>
        <w:t>of</w:t>
      </w:r>
      <w:r w:rsidR="003015D6" w:rsidRPr="003015D6">
        <w:rPr>
          <w:lang w:val="en-US"/>
        </w:rPr>
        <w:t xml:space="preserve"> 30 mm</w:t>
      </w:r>
      <w:r w:rsidR="00242665">
        <w:rPr>
          <w:lang w:val="en-US"/>
        </w:rPr>
        <w:t xml:space="preserve">. </w:t>
      </w:r>
      <w:r w:rsidR="00FC0F35">
        <w:rPr>
          <w:lang w:val="en-US"/>
        </w:rPr>
        <w:t>T</w:t>
      </w:r>
      <w:r w:rsidR="00FC0F35" w:rsidRPr="00FC0F35">
        <w:rPr>
          <w:lang w:val="en-US"/>
        </w:rPr>
        <w:t xml:space="preserve">he cell was inserted in a </w:t>
      </w:r>
      <w:r w:rsidR="004F081D" w:rsidRPr="004F081D">
        <w:rPr>
          <w:lang w:val="en-US"/>
        </w:rPr>
        <w:t>jacketed reactor</w:t>
      </w:r>
      <w:r w:rsidR="004F081D">
        <w:rPr>
          <w:lang w:val="en-US"/>
        </w:rPr>
        <w:t xml:space="preserve"> </w:t>
      </w:r>
      <w:r w:rsidRPr="004B728A">
        <w:rPr>
          <w:lang w:val="en-US"/>
        </w:rPr>
        <w:t xml:space="preserve">to ensure a constant temperature </w:t>
      </w:r>
      <w:r w:rsidR="004F081D">
        <w:rPr>
          <w:lang w:val="en-US"/>
        </w:rPr>
        <w:t xml:space="preserve">for all the </w:t>
      </w:r>
      <w:r w:rsidR="00D77005">
        <w:rPr>
          <w:lang w:val="en-US"/>
        </w:rPr>
        <w:t>trials</w:t>
      </w:r>
      <w:r w:rsidRPr="004B728A">
        <w:rPr>
          <w:lang w:val="en-US"/>
        </w:rPr>
        <w:t xml:space="preserve">. </w:t>
      </w:r>
      <w:r w:rsidR="00BD45BA" w:rsidRPr="00BD45BA">
        <w:rPr>
          <w:lang w:val="en-US"/>
        </w:rPr>
        <w:t xml:space="preserve">A description of the </w:t>
      </w:r>
      <w:r w:rsidR="00BD45BA">
        <w:rPr>
          <w:lang w:val="en-US"/>
        </w:rPr>
        <w:t>bench scale plant</w:t>
      </w:r>
      <w:r w:rsidR="00BD45BA" w:rsidRPr="00BD45BA">
        <w:rPr>
          <w:lang w:val="en-US"/>
        </w:rPr>
        <w:t xml:space="preserve"> is </w:t>
      </w:r>
      <w:r w:rsidR="00BD45BA">
        <w:rPr>
          <w:lang w:val="en-US"/>
        </w:rPr>
        <w:t>shown</w:t>
      </w:r>
      <w:r w:rsidR="00EF3831">
        <w:rPr>
          <w:lang w:val="en-US"/>
        </w:rPr>
        <w:t xml:space="preserve"> </w:t>
      </w:r>
      <w:r w:rsidR="00BD45BA" w:rsidRPr="00BD45BA">
        <w:rPr>
          <w:lang w:val="en-US"/>
        </w:rPr>
        <w:t>in Fig</w:t>
      </w:r>
      <w:r w:rsidR="00BD45BA">
        <w:rPr>
          <w:lang w:val="en-US"/>
        </w:rPr>
        <w:t>ure</w:t>
      </w:r>
      <w:r w:rsidR="00BD45BA" w:rsidRPr="00BD45BA">
        <w:rPr>
          <w:lang w:val="en-US"/>
        </w:rPr>
        <w:t xml:space="preserve"> 1. The supplied inlet gas</w:t>
      </w:r>
      <w:r w:rsidR="00E947F7">
        <w:rPr>
          <w:lang w:val="en-US"/>
        </w:rPr>
        <w:t>es</w:t>
      </w:r>
      <w:r w:rsidR="00EF3831">
        <w:rPr>
          <w:lang w:val="en-US"/>
        </w:rPr>
        <w:t xml:space="preserve"> </w:t>
      </w:r>
      <w:r w:rsidR="00BD45BA" w:rsidRPr="00EF3831">
        <w:rPr>
          <w:lang w:val="en-US"/>
        </w:rPr>
        <w:t>are methane</w:t>
      </w:r>
      <w:r w:rsidR="00EF3831">
        <w:rPr>
          <w:lang w:val="en-US"/>
        </w:rPr>
        <w:t xml:space="preserve"> and </w:t>
      </w:r>
      <w:r w:rsidR="00BD45BA" w:rsidRPr="00EF3831">
        <w:rPr>
          <w:lang w:val="en-US"/>
        </w:rPr>
        <w:t>hydrogen. The flow</w:t>
      </w:r>
      <w:r w:rsidR="00EF3831">
        <w:rPr>
          <w:lang w:val="en-US"/>
        </w:rPr>
        <w:t xml:space="preserve"> </w:t>
      </w:r>
      <w:r w:rsidR="00BD45BA" w:rsidRPr="00BD45BA">
        <w:rPr>
          <w:lang w:val="en-US"/>
        </w:rPr>
        <w:t xml:space="preserve">is governed by </w:t>
      </w:r>
      <w:r w:rsidR="00476B37">
        <w:rPr>
          <w:lang w:val="en-US"/>
        </w:rPr>
        <w:t>two</w:t>
      </w:r>
      <w:r w:rsidR="00BD45BA" w:rsidRPr="00BD45BA">
        <w:rPr>
          <w:lang w:val="en-US"/>
        </w:rPr>
        <w:t xml:space="preserve"> mass flow controllers from Bro</w:t>
      </w:r>
      <w:r w:rsidR="00476B37">
        <w:rPr>
          <w:lang w:val="en-US"/>
        </w:rPr>
        <w:t>ok</w:t>
      </w:r>
      <w:r w:rsidR="00F130DC">
        <w:rPr>
          <w:lang w:val="en-US"/>
        </w:rPr>
        <w:t>s</w:t>
      </w:r>
      <w:r w:rsidR="00476B37">
        <w:rPr>
          <w:lang w:val="en-US"/>
        </w:rPr>
        <w:t xml:space="preserve"> </w:t>
      </w:r>
      <w:r w:rsidR="00BD45BA" w:rsidRPr="00BD45BA">
        <w:rPr>
          <w:lang w:val="en-US"/>
        </w:rPr>
        <w:t>which have a</w:t>
      </w:r>
      <w:r w:rsidR="00476B37">
        <w:rPr>
          <w:lang w:val="en-US"/>
        </w:rPr>
        <w:t xml:space="preserve"> </w:t>
      </w:r>
      <w:r w:rsidR="00BD45BA" w:rsidRPr="00BD45BA">
        <w:rPr>
          <w:lang w:val="en-US"/>
        </w:rPr>
        <w:t>maximum volume flow rate of 10</w:t>
      </w:r>
      <w:r w:rsidR="00476B37">
        <w:rPr>
          <w:lang w:val="en-US"/>
        </w:rPr>
        <w:t>0</w:t>
      </w:r>
      <w:r w:rsidR="00BD45BA" w:rsidRPr="00BD45BA">
        <w:rPr>
          <w:lang w:val="en-US"/>
        </w:rPr>
        <w:t xml:space="preserve"> </w:t>
      </w:r>
      <w:proofErr w:type="spellStart"/>
      <w:r w:rsidR="00BE6B64">
        <w:rPr>
          <w:lang w:val="en-US"/>
        </w:rPr>
        <w:t>N</w:t>
      </w:r>
      <w:r w:rsidR="00D6252B">
        <w:rPr>
          <w:lang w:val="en-US"/>
        </w:rPr>
        <w:t>m</w:t>
      </w:r>
      <w:r w:rsidR="00BE6B64">
        <w:rPr>
          <w:lang w:val="en-US"/>
        </w:rPr>
        <w:t>L</w:t>
      </w:r>
      <w:proofErr w:type="spellEnd"/>
      <w:r w:rsidR="00BD45BA" w:rsidRPr="00BD45BA">
        <w:rPr>
          <w:lang w:val="en-US"/>
        </w:rPr>
        <w:t xml:space="preserve">/min for </w:t>
      </w:r>
      <w:r w:rsidR="00476B37">
        <w:rPr>
          <w:lang w:val="en-US"/>
        </w:rPr>
        <w:t>met</w:t>
      </w:r>
      <w:r w:rsidR="0050019C">
        <w:rPr>
          <w:lang w:val="en-US"/>
        </w:rPr>
        <w:t>hane and</w:t>
      </w:r>
      <w:r w:rsidR="00BD45BA" w:rsidRPr="00BD45BA">
        <w:rPr>
          <w:lang w:val="en-US"/>
        </w:rPr>
        <w:t xml:space="preserve"> </w:t>
      </w:r>
      <w:r w:rsidR="0050019C" w:rsidRPr="00BD45BA">
        <w:rPr>
          <w:lang w:val="en-US"/>
        </w:rPr>
        <w:t>of 2</w:t>
      </w:r>
      <w:r w:rsidR="0050019C">
        <w:rPr>
          <w:lang w:val="en-US"/>
        </w:rPr>
        <w:t>0</w:t>
      </w:r>
      <w:r w:rsidR="0050019C" w:rsidRPr="00BD45BA">
        <w:rPr>
          <w:lang w:val="en-US"/>
        </w:rPr>
        <w:t xml:space="preserve"> </w:t>
      </w:r>
      <w:proofErr w:type="spellStart"/>
      <w:r w:rsidR="00BE6B64">
        <w:rPr>
          <w:lang w:val="en-US"/>
        </w:rPr>
        <w:t>N</w:t>
      </w:r>
      <w:r w:rsidR="00D6252B">
        <w:rPr>
          <w:lang w:val="en-US"/>
        </w:rPr>
        <w:t>m</w:t>
      </w:r>
      <w:r w:rsidR="00BE6B64">
        <w:rPr>
          <w:lang w:val="en-US"/>
        </w:rPr>
        <w:t>L</w:t>
      </w:r>
      <w:proofErr w:type="spellEnd"/>
      <w:r w:rsidR="0050019C" w:rsidRPr="00BD45BA">
        <w:rPr>
          <w:lang w:val="en-US"/>
        </w:rPr>
        <w:t xml:space="preserve">/min </w:t>
      </w:r>
      <w:r w:rsidR="0050019C">
        <w:rPr>
          <w:lang w:val="en-US"/>
        </w:rPr>
        <w:t xml:space="preserve">for </w:t>
      </w:r>
      <w:r w:rsidR="00BD45BA" w:rsidRPr="00BD45BA">
        <w:rPr>
          <w:lang w:val="en-US"/>
        </w:rPr>
        <w:t xml:space="preserve">hydrogen. </w:t>
      </w:r>
      <w:r w:rsidR="0056163B">
        <w:rPr>
          <w:lang w:val="en-US"/>
        </w:rPr>
        <w:t>For each of the three stream</w:t>
      </w:r>
      <w:r w:rsidR="0062274C">
        <w:rPr>
          <w:lang w:val="en-US"/>
        </w:rPr>
        <w:t>s</w:t>
      </w:r>
      <w:r w:rsidR="0056163B">
        <w:rPr>
          <w:lang w:val="en-US"/>
        </w:rPr>
        <w:t xml:space="preserve"> p</w:t>
      </w:r>
      <w:r w:rsidR="00855AE5">
        <w:rPr>
          <w:lang w:val="en-US"/>
        </w:rPr>
        <w:t>ressure</w:t>
      </w:r>
      <w:r w:rsidR="00467AF7">
        <w:rPr>
          <w:lang w:val="en-US"/>
        </w:rPr>
        <w:t>,</w:t>
      </w:r>
      <w:r w:rsidR="00855AE5">
        <w:rPr>
          <w:lang w:val="en-US"/>
        </w:rPr>
        <w:t xml:space="preserve"> temperature</w:t>
      </w:r>
      <w:r w:rsidR="00467AF7">
        <w:rPr>
          <w:lang w:val="en-US"/>
        </w:rPr>
        <w:t xml:space="preserve"> and dew point</w:t>
      </w:r>
      <w:r w:rsidR="00855AE5">
        <w:rPr>
          <w:lang w:val="en-US"/>
        </w:rPr>
        <w:t xml:space="preserve"> </w:t>
      </w:r>
      <w:r w:rsidR="0056163B">
        <w:rPr>
          <w:lang w:val="en-US"/>
        </w:rPr>
        <w:t>are monitored by W</w:t>
      </w:r>
      <w:r w:rsidR="0062274C">
        <w:rPr>
          <w:lang w:val="en-US"/>
        </w:rPr>
        <w:t>IKA</w:t>
      </w:r>
      <w:r w:rsidR="00467AF7">
        <w:rPr>
          <w:lang w:val="en-US"/>
        </w:rPr>
        <w:t>,</w:t>
      </w:r>
      <w:r w:rsidR="00543662">
        <w:rPr>
          <w:lang w:val="en-US"/>
        </w:rPr>
        <w:t xml:space="preserve"> TC Direct</w:t>
      </w:r>
      <w:r w:rsidR="00467AF7">
        <w:rPr>
          <w:lang w:val="en-US"/>
        </w:rPr>
        <w:t xml:space="preserve">, and </w:t>
      </w:r>
      <w:r w:rsidR="007E3DCE">
        <w:rPr>
          <w:lang w:val="en-US"/>
        </w:rPr>
        <w:t>MICHELL</w:t>
      </w:r>
      <w:r w:rsidR="00543662">
        <w:rPr>
          <w:lang w:val="en-US"/>
        </w:rPr>
        <w:t xml:space="preserve"> </w:t>
      </w:r>
      <w:r w:rsidR="0062274C">
        <w:rPr>
          <w:lang w:val="en-US"/>
        </w:rPr>
        <w:t>indicator</w:t>
      </w:r>
      <w:r w:rsidR="007E3DCE">
        <w:rPr>
          <w:lang w:val="en-US"/>
        </w:rPr>
        <w:t xml:space="preserve">s, </w:t>
      </w:r>
      <w:r w:rsidR="00CE0423">
        <w:rPr>
          <w:lang w:val="en-US"/>
        </w:rPr>
        <w:t>respectively</w:t>
      </w:r>
      <w:r w:rsidR="005B77E5">
        <w:rPr>
          <w:lang w:val="en-US"/>
        </w:rPr>
        <w:t>.</w:t>
      </w:r>
      <w:r w:rsidR="0030049D">
        <w:rPr>
          <w:lang w:val="en-US"/>
        </w:rPr>
        <w:t xml:space="preserve"> </w:t>
      </w:r>
      <w:r w:rsidR="005B77E5">
        <w:rPr>
          <w:lang w:val="en-US"/>
        </w:rPr>
        <w:t xml:space="preserve"> </w:t>
      </w:r>
      <w:r w:rsidR="007C5DBA">
        <w:rPr>
          <w:lang w:val="en-US"/>
        </w:rPr>
        <w:t xml:space="preserve">The </w:t>
      </w:r>
      <w:r w:rsidR="005F3344">
        <w:rPr>
          <w:lang w:val="en-US"/>
        </w:rPr>
        <w:t xml:space="preserve">purge and the output flow </w:t>
      </w:r>
      <w:r w:rsidR="005604F6">
        <w:rPr>
          <w:lang w:val="en-US"/>
        </w:rPr>
        <w:t xml:space="preserve">are monitored with a bubble flowmeter. </w:t>
      </w:r>
      <w:r w:rsidR="005604F6" w:rsidRPr="005B77E5">
        <w:rPr>
          <w:lang w:val="en-US"/>
        </w:rPr>
        <w:t>To</w:t>
      </w:r>
      <w:r w:rsidR="005B77E5" w:rsidRPr="005B77E5">
        <w:rPr>
          <w:lang w:val="en-US"/>
        </w:rPr>
        <w:t xml:space="preserve"> maintain the membrane perfectly humidified the</w:t>
      </w:r>
      <w:r w:rsidR="008E397F">
        <w:rPr>
          <w:lang w:val="en-US"/>
        </w:rPr>
        <w:t xml:space="preserve"> </w:t>
      </w:r>
      <w:r w:rsidR="005B77E5" w:rsidRPr="005B77E5">
        <w:rPr>
          <w:lang w:val="en-US"/>
        </w:rPr>
        <w:t xml:space="preserve">gases fed to the anode have to be fully saturated with water </w:t>
      </w:r>
      <w:r w:rsidR="008E397F">
        <w:rPr>
          <w:lang w:val="en-US"/>
        </w:rPr>
        <w:t xml:space="preserve">with a </w:t>
      </w:r>
      <w:r w:rsidR="005B77E5" w:rsidRPr="005B77E5">
        <w:rPr>
          <w:lang w:val="en-US"/>
        </w:rPr>
        <w:t xml:space="preserve">humidifier </w:t>
      </w:r>
      <w:r w:rsidR="008E397F">
        <w:rPr>
          <w:lang w:val="en-US"/>
        </w:rPr>
        <w:lastRenderedPageBreak/>
        <w:t>s</w:t>
      </w:r>
      <w:r w:rsidR="00793A7F">
        <w:rPr>
          <w:lang w:val="en-US"/>
        </w:rPr>
        <w:t xml:space="preserve">ystem </w:t>
      </w:r>
      <w:r w:rsidR="005B77E5" w:rsidRPr="005B77E5">
        <w:rPr>
          <w:lang w:val="en-US"/>
        </w:rPr>
        <w:t xml:space="preserve">consisting of a </w:t>
      </w:r>
      <w:r w:rsidR="00793A7F">
        <w:rPr>
          <w:lang w:val="en-US"/>
        </w:rPr>
        <w:t>flask</w:t>
      </w:r>
      <w:r w:rsidR="005B77E5" w:rsidRPr="005B77E5">
        <w:rPr>
          <w:lang w:val="en-US"/>
        </w:rPr>
        <w:t xml:space="preserve"> filled with </w:t>
      </w:r>
      <w:r w:rsidR="00793A7F">
        <w:rPr>
          <w:lang w:val="en-US"/>
        </w:rPr>
        <w:t>milli-Q</w:t>
      </w:r>
      <w:r w:rsidR="005B77E5" w:rsidRPr="005B77E5">
        <w:rPr>
          <w:lang w:val="en-US"/>
        </w:rPr>
        <w:t xml:space="preserve"> water through</w:t>
      </w:r>
      <w:r w:rsidR="00117C7A">
        <w:rPr>
          <w:lang w:val="en-US"/>
        </w:rPr>
        <w:t xml:space="preserve"> </w:t>
      </w:r>
      <w:r w:rsidR="005B77E5" w:rsidRPr="005B77E5">
        <w:rPr>
          <w:lang w:val="en-US"/>
        </w:rPr>
        <w:t xml:space="preserve">which the gases are bubbled. </w:t>
      </w:r>
      <w:r w:rsidR="008E397F" w:rsidRPr="00117C7A">
        <w:rPr>
          <w:lang w:val="en-US"/>
        </w:rPr>
        <w:t xml:space="preserve">The power supply used is </w:t>
      </w:r>
      <w:r w:rsidR="00DB5CA1">
        <w:rPr>
          <w:lang w:val="en-US"/>
        </w:rPr>
        <w:t xml:space="preserve">a </w:t>
      </w:r>
      <w:proofErr w:type="spellStart"/>
      <w:r w:rsidR="00DB5CA1">
        <w:rPr>
          <w:lang w:val="en-US"/>
        </w:rPr>
        <w:t>Elind</w:t>
      </w:r>
      <w:proofErr w:type="spellEnd"/>
      <w:r w:rsidR="00DB5CA1">
        <w:rPr>
          <w:lang w:val="en-US"/>
        </w:rPr>
        <w:t xml:space="preserve"> DC regulat</w:t>
      </w:r>
      <w:r w:rsidR="0023732F">
        <w:rPr>
          <w:lang w:val="en-US"/>
        </w:rPr>
        <w:t>ed</w:t>
      </w:r>
      <w:r w:rsidR="00DB5CA1">
        <w:rPr>
          <w:lang w:val="en-US"/>
        </w:rPr>
        <w:t xml:space="preserve"> power supply series</w:t>
      </w:r>
      <w:r w:rsidR="00D94B5A">
        <w:rPr>
          <w:lang w:val="en-US"/>
        </w:rPr>
        <w:t xml:space="preserve"> </w:t>
      </w:r>
      <w:r w:rsidR="0023732F">
        <w:rPr>
          <w:lang w:val="en-US"/>
        </w:rPr>
        <w:t>HL</w:t>
      </w:r>
      <w:r w:rsidR="0023732F" w:rsidRPr="00117C7A">
        <w:rPr>
          <w:lang w:val="en-US"/>
        </w:rPr>
        <w:t xml:space="preserve"> </w:t>
      </w:r>
      <w:r w:rsidR="008E397F" w:rsidRPr="00117C7A">
        <w:rPr>
          <w:lang w:val="en-US"/>
        </w:rPr>
        <w:t xml:space="preserve">which </w:t>
      </w:r>
      <w:r w:rsidR="008E397F" w:rsidRPr="00D6252B">
        <w:rPr>
          <w:lang w:val="en-US"/>
        </w:rPr>
        <w:t>can range from 0</w:t>
      </w:r>
      <w:r w:rsidR="00117C7A" w:rsidRPr="00D6252B">
        <w:rPr>
          <w:lang w:val="en-US"/>
        </w:rPr>
        <w:t xml:space="preserve"> </w:t>
      </w:r>
      <w:r w:rsidR="008E397F" w:rsidRPr="00D6252B">
        <w:rPr>
          <w:lang w:val="en-US"/>
        </w:rPr>
        <w:t xml:space="preserve">to </w:t>
      </w:r>
      <w:r w:rsidR="00DB5CA1">
        <w:rPr>
          <w:lang w:val="en-US"/>
        </w:rPr>
        <w:t>15</w:t>
      </w:r>
      <w:r w:rsidR="008E397F" w:rsidRPr="00D6252B">
        <w:rPr>
          <w:lang w:val="en-US"/>
        </w:rPr>
        <w:t xml:space="preserve">0 V and from 0 to </w:t>
      </w:r>
      <w:r w:rsidR="002E22A9">
        <w:rPr>
          <w:lang w:val="en-US"/>
        </w:rPr>
        <w:t>2</w:t>
      </w:r>
      <w:r w:rsidR="008E397F" w:rsidRPr="00D6252B">
        <w:rPr>
          <w:lang w:val="en-US"/>
        </w:rPr>
        <w:t xml:space="preserve">0 </w:t>
      </w:r>
      <w:r w:rsidR="00D6252B">
        <w:rPr>
          <w:lang w:val="en-US"/>
        </w:rPr>
        <w:t>A</w:t>
      </w:r>
      <w:r w:rsidR="008E397F" w:rsidRPr="00D6252B">
        <w:rPr>
          <w:lang w:val="en-US"/>
        </w:rPr>
        <w:t xml:space="preserve"> in </w:t>
      </w:r>
      <w:proofErr w:type="spellStart"/>
      <w:r w:rsidR="008E397F" w:rsidRPr="00D6252B">
        <w:rPr>
          <w:lang w:val="en-US"/>
        </w:rPr>
        <w:t>potentiostatic</w:t>
      </w:r>
      <w:proofErr w:type="spellEnd"/>
      <w:r w:rsidR="008E397F" w:rsidRPr="00D6252B">
        <w:rPr>
          <w:lang w:val="en-US"/>
        </w:rPr>
        <w:t xml:space="preserve"> mode.</w:t>
      </w:r>
      <w:r w:rsidR="00881425" w:rsidRPr="00D6252B">
        <w:rPr>
          <w:lang w:val="en-US"/>
        </w:rPr>
        <w:t xml:space="preserve"> At the</w:t>
      </w:r>
      <w:r w:rsidR="00881425">
        <w:rPr>
          <w:lang w:val="en-US"/>
        </w:rPr>
        <w:t xml:space="preserve"> end </w:t>
      </w:r>
      <w:r w:rsidR="008D37FC">
        <w:rPr>
          <w:lang w:val="en-US"/>
        </w:rPr>
        <w:t xml:space="preserve">of the plant </w:t>
      </w:r>
      <w:r w:rsidR="000C4AAB">
        <w:rPr>
          <w:lang w:val="en-US"/>
        </w:rPr>
        <w:t>an</w:t>
      </w:r>
      <w:r w:rsidR="00881425" w:rsidRPr="00881425">
        <w:rPr>
          <w:lang w:val="en-US"/>
        </w:rPr>
        <w:t xml:space="preserve"> </w:t>
      </w:r>
      <w:r w:rsidR="007E7372">
        <w:rPr>
          <w:lang w:val="en-US"/>
        </w:rPr>
        <w:t xml:space="preserve">Agilent 3000 </w:t>
      </w:r>
      <w:proofErr w:type="spellStart"/>
      <w:r w:rsidR="007E7372">
        <w:rPr>
          <w:lang w:val="en-US"/>
        </w:rPr>
        <w:t>M</w:t>
      </w:r>
      <w:r w:rsidR="00881425" w:rsidRPr="00881425">
        <w:rPr>
          <w:lang w:val="en-US"/>
        </w:rPr>
        <w:t>icroGC</w:t>
      </w:r>
      <w:proofErr w:type="spellEnd"/>
      <w:r w:rsidR="00881425" w:rsidRPr="00881425">
        <w:rPr>
          <w:lang w:val="en-US"/>
        </w:rPr>
        <w:t xml:space="preserve"> from Agilent Technologies </w:t>
      </w:r>
      <w:r w:rsidR="00DA2EB2">
        <w:rPr>
          <w:lang w:val="en-US"/>
        </w:rPr>
        <w:t xml:space="preserve">equipped with PLOT Q </w:t>
      </w:r>
      <w:r w:rsidR="00A60571">
        <w:rPr>
          <w:lang w:val="en-US"/>
        </w:rPr>
        <w:t xml:space="preserve">and </w:t>
      </w:r>
      <w:proofErr w:type="spellStart"/>
      <w:r w:rsidR="00881425" w:rsidRPr="00881425">
        <w:rPr>
          <w:lang w:val="en-US"/>
        </w:rPr>
        <w:t>Mol</w:t>
      </w:r>
      <w:r w:rsidR="00343B71">
        <w:rPr>
          <w:lang w:val="en-US"/>
        </w:rPr>
        <w:t>eS</w:t>
      </w:r>
      <w:r w:rsidR="00881425" w:rsidRPr="00881425">
        <w:rPr>
          <w:lang w:val="en-US"/>
        </w:rPr>
        <w:t>ieve</w:t>
      </w:r>
      <w:proofErr w:type="spellEnd"/>
      <w:r w:rsidR="00881425" w:rsidRPr="00881425">
        <w:rPr>
          <w:lang w:val="en-US"/>
        </w:rPr>
        <w:t xml:space="preserve"> 5A </w:t>
      </w:r>
      <w:r w:rsidR="00343B71">
        <w:rPr>
          <w:lang w:val="en-US"/>
        </w:rPr>
        <w:t>as</w:t>
      </w:r>
      <w:r w:rsidR="00881425" w:rsidRPr="00881425">
        <w:rPr>
          <w:lang w:val="en-US"/>
        </w:rPr>
        <w:t xml:space="preserve"> first and second column.</w:t>
      </w:r>
    </w:p>
    <w:bookmarkStart w:id="1" w:name="_Ref120721122"/>
    <w:p w14:paraId="29FF4399" w14:textId="77777777" w:rsidR="00807266" w:rsidRDefault="00CA6AF8" w:rsidP="00807266">
      <w:pPr>
        <w:pStyle w:val="CETCaption"/>
        <w:spacing w:before="0" w:after="0"/>
      </w:pPr>
      <w:r>
        <w:rPr>
          <w:noProof/>
        </w:rPr>
        <mc:AlternateContent>
          <mc:Choice Requires="wpg">
            <w:drawing>
              <wp:inline distT="0" distB="0" distL="0" distR="0" wp14:anchorId="4D3487AF" wp14:editId="7927757B">
                <wp:extent cx="4488873" cy="1374239"/>
                <wp:effectExtent l="0" t="19050" r="26035" b="16510"/>
                <wp:docPr id="3" name="Gruppo 3"/>
                <wp:cNvGraphicFramePr/>
                <a:graphic xmlns:a="http://schemas.openxmlformats.org/drawingml/2006/main">
                  <a:graphicData uri="http://schemas.microsoft.com/office/word/2010/wordprocessingGroup">
                    <wpg:wgp>
                      <wpg:cNvGrpSpPr/>
                      <wpg:grpSpPr>
                        <a:xfrm>
                          <a:off x="0" y="0"/>
                          <a:ext cx="4488873" cy="1374239"/>
                          <a:chOff x="161925" y="-292317"/>
                          <a:chExt cx="5131053" cy="1759194"/>
                        </a:xfrm>
                      </wpg:grpSpPr>
                      <pic:pic xmlns:pic="http://schemas.openxmlformats.org/drawingml/2006/picture">
                        <pic:nvPicPr>
                          <pic:cNvPr id="4" name="Immagine 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697621" y="-288047"/>
                            <a:ext cx="2595357" cy="1754924"/>
                          </a:xfrm>
                          <a:prstGeom prst="rect">
                            <a:avLst/>
                          </a:prstGeom>
                          <a:noFill/>
                          <a:ln>
                            <a:solidFill>
                              <a:schemeClr val="accent1"/>
                            </a:solidFill>
                          </a:ln>
                        </pic:spPr>
                      </pic:pic>
                      <pic:pic xmlns:pic="http://schemas.openxmlformats.org/drawingml/2006/picture">
                        <pic:nvPicPr>
                          <pic:cNvPr id="7" name="Immagine 7"/>
                          <pic:cNvPicPr>
                            <a:picLocks noChangeAspect="1"/>
                          </pic:cNvPicPr>
                        </pic:nvPicPr>
                        <pic:blipFill rotWithShape="1">
                          <a:blip r:embed="rId12" cstate="print">
                            <a:extLst>
                              <a:ext uri="{28A0092B-C50C-407E-A947-70E740481C1C}">
                                <a14:useLocalDpi xmlns:a14="http://schemas.microsoft.com/office/drawing/2010/main" val="0"/>
                              </a:ext>
                            </a:extLst>
                          </a:blip>
                          <a:srcRect l="24251" t="14422" r="29204" b="6577"/>
                          <a:stretch/>
                        </pic:blipFill>
                        <pic:spPr bwMode="auto">
                          <a:xfrm rot="5400000">
                            <a:off x="4624546" y="803165"/>
                            <a:ext cx="554962" cy="7483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Immagine 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61925" y="-292317"/>
                            <a:ext cx="2487924" cy="1758636"/>
                          </a:xfrm>
                          <a:prstGeom prst="rect">
                            <a:avLst/>
                          </a:prstGeom>
                        </pic:spPr>
                      </pic:pic>
                    </wpg:wgp>
                  </a:graphicData>
                </a:graphic>
              </wp:inline>
            </w:drawing>
          </mc:Choice>
          <mc:Fallback>
            <w:pict>
              <v:group w14:anchorId="4E0B23A8" id="Gruppo 3" o:spid="_x0000_s1026" style="width:353.45pt;height:108.2pt;mso-position-horizontal-relative:char;mso-position-vertical-relative:line" coordorigin="1619,-2923" coordsize="51310,1759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4" o:spid="_x0000_s1027" type="#_x0000_t75" style="position:absolute;left:26976;top:-2880;width:25953;height:17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" stroked="t" strokecolor="#4f81bd [3204]">
                  <v:imagedata r:id="rId18" o:title=""/>
                  <v:path arrowok="t"/>
                </v:shape>
                <v:shape id="Immagine 7" o:spid="_x0000_s1028" type="#_x0000_t75" style="position:absolute;left:46245;top:8031;width:5550;height:748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">
                  <v:imagedata r:id="rId19" o:title="" croptop="9452f" cropbottom="4310f" cropleft="15893f" cropright="19139f"/>
                </v:shape>
                <v:shape id="Immagine 8" o:spid="_x0000_s1029" type="#_x0000_t75" style="position:absolute;left:1619;top:-2923;width:24879;height:17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">
                  <v:imagedata r:id="rId20" o:title=""/>
                </v:shape>
                <w10:anchorlock/>
              </v:group>
            </w:pict>
          </mc:Fallback>
        </mc:AlternateContent>
      </w:r>
    </w:p>
    <w:p w14:paraId="04CDDB57" w14:textId="79D2E099" w:rsidR="00371234" w:rsidRDefault="00371234" w:rsidP="00371234">
      <w:pPr>
        <w:pStyle w:val="CETCaption"/>
        <w:spacing w:before="0"/>
      </w:pPr>
      <w:r w:rsidRPr="00853C85">
        <w:t xml:space="preserve">Figure </w:t>
      </w:r>
      <w:r w:rsidRPr="00853C85">
        <w:fldChar w:fldCharType="begin"/>
      </w:r>
      <w:r w:rsidRPr="00853C85">
        <w:instrText xml:space="preserve"> SEQ Figure \* ARABIC </w:instrText>
      </w:r>
      <w:r w:rsidRPr="00853C85">
        <w:fldChar w:fldCharType="separate"/>
      </w:r>
      <w:r>
        <w:rPr>
          <w:noProof/>
        </w:rPr>
        <w:t>1</w:t>
      </w:r>
      <w:r w:rsidRPr="00853C85">
        <w:fldChar w:fldCharType="end"/>
      </w:r>
      <w:bookmarkEnd w:id="1"/>
      <w:r w:rsidRPr="00853C85">
        <w:t>: Pilot plant and electrochemical cell use for the tests.</w:t>
      </w:r>
    </w:p>
    <w:p w14:paraId="7450B49B" w14:textId="125ABB59" w:rsidR="004D3587" w:rsidRPr="00021470" w:rsidRDefault="008E5A22" w:rsidP="00572B5D">
      <w:pPr>
        <w:pStyle w:val="Paragrafoelenco"/>
        <w:ind w:left="0"/>
        <w:rPr>
          <w:iCs/>
          <w:lang w:val="en-US"/>
        </w:rPr>
      </w:pPr>
      <w:r w:rsidRPr="008E5A22">
        <w:rPr>
          <w:lang w:val="en-US"/>
        </w:rPr>
        <w:t xml:space="preserve">Tests have been performed using the following procedure. At room temperature and </w:t>
      </w:r>
      <w:r w:rsidR="0026239A">
        <w:rPr>
          <w:lang w:val="en-US"/>
        </w:rPr>
        <w:t xml:space="preserve">atmospheric </w:t>
      </w:r>
      <w:r w:rsidRPr="008E5A22">
        <w:rPr>
          <w:lang w:val="en-US"/>
        </w:rPr>
        <w:t xml:space="preserve">pressure, the gas mixture has been humidified and circulated in the cell maintaining a constant total flow of </w:t>
      </w:r>
      <w:r w:rsidR="00A11193">
        <w:rPr>
          <w:lang w:val="en-US"/>
        </w:rPr>
        <w:t>22 mL/min</w:t>
      </w:r>
      <w:r w:rsidRPr="008E5A22">
        <w:rPr>
          <w:lang w:val="en-US"/>
        </w:rPr>
        <w:t xml:space="preserve">. </w:t>
      </w:r>
      <w:r w:rsidR="00BC7E99" w:rsidRPr="008E5A22">
        <w:rPr>
          <w:lang w:val="en-US"/>
        </w:rPr>
        <w:t>To</w:t>
      </w:r>
      <w:r w:rsidRPr="008E5A22">
        <w:rPr>
          <w:lang w:val="en-US"/>
        </w:rPr>
        <w:t xml:space="preserve"> determine the resistance and the associated overvoltage of the system, the potential has been monitored as a function of </w:t>
      </w:r>
      <w:r w:rsidR="006F319F">
        <w:rPr>
          <w:lang w:val="en-US"/>
        </w:rPr>
        <w:t>a set current value</w:t>
      </w:r>
      <w:r w:rsidRPr="008E5A22">
        <w:rPr>
          <w:lang w:val="en-US"/>
        </w:rPr>
        <w:t>. Each test last about 12 hours and the current has been varied between 0</w:t>
      </w:r>
      <w:r w:rsidR="006F319F">
        <w:rPr>
          <w:lang w:val="en-US"/>
        </w:rPr>
        <w:t xml:space="preserve"> </w:t>
      </w:r>
      <w:r w:rsidRPr="008E5A22">
        <w:rPr>
          <w:lang w:val="en-US"/>
        </w:rPr>
        <w:t>A and 1</w:t>
      </w:r>
      <w:r w:rsidR="006F319F">
        <w:rPr>
          <w:lang w:val="en-US"/>
        </w:rPr>
        <w:t xml:space="preserve"> </w:t>
      </w:r>
      <w:r w:rsidRPr="008E5A22">
        <w:rPr>
          <w:lang w:val="en-US"/>
        </w:rPr>
        <w:t xml:space="preserve">A. The purity of the output gas has been checked using </w:t>
      </w:r>
      <w:r w:rsidR="00722AAB">
        <w:rPr>
          <w:lang w:val="en-US"/>
        </w:rPr>
        <w:t>the</w:t>
      </w:r>
      <w:r w:rsidRPr="008E5A22">
        <w:rPr>
          <w:lang w:val="en-US"/>
        </w:rPr>
        <w:t xml:space="preserve"> </w:t>
      </w:r>
      <w:proofErr w:type="spellStart"/>
      <w:r w:rsidRPr="008E5A22">
        <w:rPr>
          <w:lang w:val="en-US"/>
        </w:rPr>
        <w:t>microGC</w:t>
      </w:r>
      <w:proofErr w:type="spellEnd"/>
      <w:r w:rsidRPr="008E5A22">
        <w:rPr>
          <w:lang w:val="en-US"/>
        </w:rPr>
        <w:t xml:space="preserve">. </w:t>
      </w:r>
      <w:r w:rsidRPr="00CA6AF8">
        <w:rPr>
          <w:lang w:val="en-US"/>
        </w:rPr>
        <w:t>The efficiency of the process has been calculated using the following equation</w:t>
      </w:r>
      <w:r w:rsidR="0026239A">
        <w:rPr>
          <w:lang w:val="en-US"/>
        </w:rPr>
        <w:t>s</w:t>
      </w:r>
      <w:r w:rsidRPr="00CA6AF8">
        <w:rPr>
          <w:lang w:val="en-US"/>
        </w:rPr>
        <w:t>:</w:t>
      </w:r>
    </w:p>
    <w:tbl>
      <w:tblPr>
        <w:tblW w:w="5000" w:type="pct"/>
        <w:tblLook w:val="04A0" w:firstRow="1" w:lastRow="0" w:firstColumn="1" w:lastColumn="0" w:noHBand="0" w:noVBand="1"/>
      </w:tblPr>
      <w:tblGrid>
        <w:gridCol w:w="7983"/>
        <w:gridCol w:w="804"/>
      </w:tblGrid>
      <w:tr w:rsidR="004D3587" w:rsidRPr="00021470" w14:paraId="3F99D278" w14:textId="77777777" w:rsidTr="00837174">
        <w:tc>
          <w:tcPr>
            <w:tcW w:w="7983" w:type="dxa"/>
            <w:shd w:val="clear" w:color="auto" w:fill="auto"/>
            <w:vAlign w:val="center"/>
          </w:tcPr>
          <w:p w14:paraId="2EE33D7E" w14:textId="4137A25C" w:rsidR="004D3587" w:rsidRPr="00021470" w:rsidRDefault="00021470" w:rsidP="00D30A74">
            <w:pPr>
              <w:pStyle w:val="CETEquation"/>
              <w:spacing w:before="0" w:after="0" w:line="216" w:lineRule="auto"/>
              <w:rPr>
                <w:rFonts w:ascii="Cambria Math" w:hAnsi="Cambria Math"/>
                <w:oMath/>
              </w:rPr>
            </w:pPr>
            <m:oMath>
              <m:r>
                <m:rPr>
                  <m:sty m:val="p"/>
                </m:rPr>
                <w:rPr>
                  <w:rFonts w:ascii="Cambria Math" w:hAnsi="Cambria Math"/>
                  <w:lang w:val="el-GR"/>
                </w:rPr>
                <m:t>η</m:t>
              </m:r>
              <m:r>
                <m:rPr>
                  <m:sty m:val="p"/>
                </m:rPr>
                <w:rPr>
                  <w:rFonts w:ascii="Cambria Math" w:hAnsi="Cambria Math"/>
                  <w:lang w:val="en-US"/>
                </w:rPr>
                <m:t>=</m:t>
              </m:r>
              <m:sSub>
                <m:sSubPr>
                  <m:ctrlPr>
                    <w:rPr>
                      <w:rFonts w:ascii="Cambria Math" w:hAnsi="Cambria Math"/>
                      <w:iCs/>
                      <w:lang w:val="it-IT"/>
                    </w:rPr>
                  </m:ctrlPr>
                </m:sSubPr>
                <m:e>
                  <m:r>
                    <m:rPr>
                      <m:sty m:val="p"/>
                    </m:rPr>
                    <w:rPr>
                      <w:rFonts w:ascii="Cambria Math" w:hAnsi="Cambria Math"/>
                      <w:lang w:val="el-GR"/>
                    </w:rPr>
                    <m:t>η</m:t>
                  </m:r>
                </m:e>
                <m:sub>
                  <m:r>
                    <m:rPr>
                      <m:sty m:val="p"/>
                    </m:rPr>
                    <w:rPr>
                      <w:rFonts w:ascii="Cambria Math" w:hAnsi="Cambria Math"/>
                      <w:lang w:val="en-US"/>
                    </w:rPr>
                    <m:t>Voltage</m:t>
                  </m:r>
                </m:sub>
              </m:sSub>
              <m:r>
                <m:rPr>
                  <m:sty m:val="p"/>
                </m:rPr>
                <w:rPr>
                  <w:rFonts w:ascii="Cambria Math" w:hAnsi="Cambria Math"/>
                  <w:lang w:val="en-US"/>
                </w:rPr>
                <m:t>∙</m:t>
              </m:r>
              <m:sSub>
                <m:sSubPr>
                  <m:ctrlPr>
                    <w:rPr>
                      <w:rFonts w:ascii="Cambria Math" w:hAnsi="Cambria Math"/>
                      <w:iCs/>
                      <w:lang w:val="it-IT"/>
                    </w:rPr>
                  </m:ctrlPr>
                </m:sSubPr>
                <m:e>
                  <m:r>
                    <m:rPr>
                      <m:sty m:val="p"/>
                    </m:rPr>
                    <w:rPr>
                      <w:rFonts w:ascii="Cambria Math" w:hAnsi="Cambria Math"/>
                      <w:lang w:val="el-GR"/>
                    </w:rPr>
                    <m:t>η</m:t>
                  </m:r>
                </m:e>
                <m:sub>
                  <m:r>
                    <m:rPr>
                      <m:sty m:val="p"/>
                    </m:rPr>
                    <w:rPr>
                      <w:rFonts w:ascii="Cambria Math" w:hAnsi="Cambria Math"/>
                      <w:lang w:val="en-US"/>
                    </w:rPr>
                    <m:t>Faradic</m:t>
                  </m:r>
                </m:sub>
              </m:sSub>
            </m:oMath>
            <w:r w:rsidR="00AE7540" w:rsidRPr="00021470">
              <w:rPr>
                <w:iCs/>
              </w:rPr>
              <w:t xml:space="preserve"> </w:t>
            </w:r>
          </w:p>
        </w:tc>
        <w:tc>
          <w:tcPr>
            <w:tcW w:w="804" w:type="dxa"/>
            <w:shd w:val="clear" w:color="auto" w:fill="auto"/>
            <w:vAlign w:val="center"/>
          </w:tcPr>
          <w:p w14:paraId="5EBACEBB" w14:textId="6945633F" w:rsidR="004D3587" w:rsidRPr="00021470" w:rsidRDefault="004D3587" w:rsidP="00D30A74">
            <w:pPr>
              <w:pStyle w:val="CETEquation"/>
              <w:spacing w:before="0" w:line="216" w:lineRule="auto"/>
              <w:jc w:val="right"/>
              <w:rPr>
                <w:iCs/>
              </w:rPr>
            </w:pPr>
            <w:r w:rsidRPr="00021470">
              <w:rPr>
                <w:iCs/>
              </w:rPr>
              <w:t>(</w:t>
            </w:r>
            <w:r w:rsidR="00A30E99" w:rsidRPr="00021470">
              <w:rPr>
                <w:iCs/>
              </w:rPr>
              <w:t>1</w:t>
            </w:r>
            <w:r w:rsidRPr="00021470">
              <w:rPr>
                <w:iCs/>
              </w:rPr>
              <w:t>)</w:t>
            </w:r>
          </w:p>
        </w:tc>
      </w:tr>
      <w:tr w:rsidR="00837174" w:rsidRPr="00021470" w14:paraId="54FA0535" w14:textId="77777777" w:rsidTr="00837174">
        <w:tc>
          <w:tcPr>
            <w:tcW w:w="7983" w:type="dxa"/>
            <w:shd w:val="clear" w:color="auto" w:fill="auto"/>
            <w:vAlign w:val="center"/>
          </w:tcPr>
          <w:p w14:paraId="3B6FC525" w14:textId="22335203" w:rsidR="00837174" w:rsidRPr="00021470" w:rsidRDefault="005842E1" w:rsidP="00D30A74">
            <w:pPr>
              <w:pStyle w:val="CETEquation"/>
              <w:spacing w:before="0" w:after="0" w:line="216" w:lineRule="auto"/>
              <w:rPr>
                <w:iCs/>
              </w:rPr>
            </w:pPr>
            <m:oMath>
              <m:sSub>
                <m:sSubPr>
                  <m:ctrlPr>
                    <w:rPr>
                      <w:rFonts w:ascii="Cambria Math" w:hAnsi="Cambria Math"/>
                      <w:iCs/>
                      <w:lang w:val="it-IT"/>
                    </w:rPr>
                  </m:ctrlPr>
                </m:sSubPr>
                <m:e>
                  <m:r>
                    <m:rPr>
                      <m:sty m:val="p"/>
                    </m:rPr>
                    <w:rPr>
                      <w:rFonts w:ascii="Cambria Math" w:hAnsi="Cambria Math"/>
                      <w:lang w:val="el-GR"/>
                    </w:rPr>
                    <m:t>η</m:t>
                  </m:r>
                </m:e>
                <m:sub>
                  <m:r>
                    <m:rPr>
                      <m:sty m:val="p"/>
                    </m:rPr>
                    <w:rPr>
                      <w:rFonts w:ascii="Cambria Math" w:hAnsi="Cambria Math"/>
                    </w:rPr>
                    <m:t>Voltage</m:t>
                  </m:r>
                </m:sub>
              </m:sSub>
              <m:r>
                <m:rPr>
                  <m:sty m:val="p"/>
                </m:rPr>
                <w:rPr>
                  <w:rFonts w:ascii="Cambria Math" w:hAnsi="Cambria Math"/>
                </w:rPr>
                <m:t>=</m:t>
              </m:r>
              <m:f>
                <m:fPr>
                  <m:ctrlPr>
                    <w:rPr>
                      <w:rFonts w:ascii="Cambria Math" w:hAnsi="Cambria Math"/>
                      <w:iCs/>
                      <w:lang w:val="it-IT"/>
                    </w:rPr>
                  </m:ctrlPr>
                </m:fPr>
                <m:num>
                  <m:sSub>
                    <m:sSubPr>
                      <m:ctrlPr>
                        <w:rPr>
                          <w:rFonts w:ascii="Cambria Math" w:hAnsi="Cambria Math"/>
                          <w:iCs/>
                          <w:lang w:val="it-IT"/>
                        </w:rPr>
                      </m:ctrlPr>
                    </m:sSubPr>
                    <m:e>
                      <m:r>
                        <m:rPr>
                          <m:sty m:val="p"/>
                        </m:rPr>
                        <w:rPr>
                          <w:rFonts w:ascii="Cambria Math" w:hAnsi="Cambria Math"/>
                        </w:rPr>
                        <m:t>E</m:t>
                      </m:r>
                    </m:e>
                    <m:sub>
                      <m:r>
                        <m:rPr>
                          <m:sty m:val="p"/>
                        </m:rPr>
                        <w:rPr>
                          <w:rFonts w:ascii="Cambria Math" w:hAnsi="Cambria Math"/>
                        </w:rPr>
                        <m:t>Nernst</m:t>
                      </m:r>
                    </m:sub>
                  </m:sSub>
                </m:num>
                <m:den>
                  <m:sSub>
                    <m:sSubPr>
                      <m:ctrlPr>
                        <w:rPr>
                          <w:rFonts w:ascii="Cambria Math" w:hAnsi="Cambria Math"/>
                          <w:iCs/>
                          <w:lang w:val="it-IT"/>
                        </w:rPr>
                      </m:ctrlPr>
                    </m:sSubPr>
                    <m:e>
                      <m:r>
                        <m:rPr>
                          <m:sty m:val="p"/>
                        </m:rPr>
                        <w:rPr>
                          <w:rFonts w:ascii="Cambria Math" w:hAnsi="Cambria Math"/>
                        </w:rPr>
                        <m:t>E</m:t>
                      </m:r>
                    </m:e>
                    <m:sub>
                      <m:r>
                        <m:rPr>
                          <m:sty m:val="p"/>
                        </m:rPr>
                        <w:rPr>
                          <w:rFonts w:ascii="Cambria Math" w:hAnsi="Cambria Math"/>
                        </w:rPr>
                        <m:t>cell</m:t>
                      </m:r>
                    </m:sub>
                  </m:sSub>
                </m:den>
              </m:f>
            </m:oMath>
            <w:r w:rsidR="000E330E" w:rsidRPr="00021470">
              <w:rPr>
                <w:iCs/>
              </w:rPr>
              <w:t xml:space="preserve"> </w:t>
            </w:r>
          </w:p>
        </w:tc>
        <w:tc>
          <w:tcPr>
            <w:tcW w:w="804" w:type="dxa"/>
            <w:shd w:val="clear" w:color="auto" w:fill="auto"/>
            <w:vAlign w:val="center"/>
          </w:tcPr>
          <w:p w14:paraId="49EAEFB0" w14:textId="02840F14" w:rsidR="00837174" w:rsidRPr="00021470" w:rsidRDefault="00837174" w:rsidP="00D30A74">
            <w:pPr>
              <w:pStyle w:val="CETEquation"/>
              <w:spacing w:line="216" w:lineRule="auto"/>
              <w:jc w:val="right"/>
              <w:rPr>
                <w:iCs/>
              </w:rPr>
            </w:pPr>
            <w:r w:rsidRPr="00021470">
              <w:rPr>
                <w:iCs/>
              </w:rPr>
              <w:t>(</w:t>
            </w:r>
            <w:r w:rsidR="00A30E99" w:rsidRPr="00021470">
              <w:rPr>
                <w:iCs/>
              </w:rPr>
              <w:t>2</w:t>
            </w:r>
            <w:r w:rsidRPr="00021470">
              <w:rPr>
                <w:iCs/>
              </w:rPr>
              <w:t>)</w:t>
            </w:r>
          </w:p>
        </w:tc>
      </w:tr>
      <w:tr w:rsidR="00837174" w:rsidRPr="00021470" w14:paraId="1B88B99B" w14:textId="77777777" w:rsidTr="00837174">
        <w:tc>
          <w:tcPr>
            <w:tcW w:w="7983" w:type="dxa"/>
            <w:shd w:val="clear" w:color="auto" w:fill="auto"/>
            <w:vAlign w:val="center"/>
          </w:tcPr>
          <w:p w14:paraId="04B938F7" w14:textId="20CF430D" w:rsidR="00837174" w:rsidRPr="00021470" w:rsidRDefault="005842E1" w:rsidP="00D30A74">
            <w:pPr>
              <w:pStyle w:val="CETEquation"/>
              <w:spacing w:before="0" w:after="0" w:line="216" w:lineRule="auto"/>
              <w:rPr>
                <w:rFonts w:ascii="Cambria Math" w:hAnsi="Cambria Math"/>
                <w:oMath/>
              </w:rPr>
            </w:pPr>
            <m:oMath>
              <m:sSub>
                <m:sSubPr>
                  <m:ctrlPr>
                    <w:rPr>
                      <w:rFonts w:ascii="Cambria Math" w:hAnsi="Cambria Math"/>
                      <w:iCs/>
                      <w:lang w:val="en-US"/>
                    </w:rPr>
                  </m:ctrlPr>
                </m:sSubPr>
                <m:e>
                  <m:r>
                    <m:rPr>
                      <m:sty m:val="p"/>
                    </m:rPr>
                    <w:rPr>
                      <w:rFonts w:ascii="Cambria Math" w:hAnsi="Cambria Math"/>
                      <w:lang w:val="en-US"/>
                    </w:rPr>
                    <m:t>η</m:t>
                  </m:r>
                </m:e>
                <m:sub>
                  <m:r>
                    <m:rPr>
                      <m:sty m:val="p"/>
                    </m:rPr>
                    <w:rPr>
                      <w:rFonts w:ascii="Cambria Math" w:hAnsi="Cambria Math"/>
                      <w:lang w:val="en-US"/>
                    </w:rPr>
                    <m:t>Faradic</m:t>
                  </m:r>
                </m:sub>
              </m:sSub>
              <m:r>
                <m:rPr>
                  <m:sty m:val="p"/>
                </m:rPr>
                <w:rPr>
                  <w:rFonts w:ascii="Cambria Math" w:hAnsi="Cambria Math"/>
                  <w:lang w:val="en-US"/>
                </w:rPr>
                <m:t>=</m:t>
              </m:r>
              <m:f>
                <m:fPr>
                  <m:ctrlPr>
                    <w:rPr>
                      <w:rFonts w:ascii="Cambria Math" w:hAnsi="Cambria Math"/>
                      <w:iCs/>
                      <w:lang w:val="en-US"/>
                    </w:rPr>
                  </m:ctrlPr>
                </m:fPr>
                <m:num>
                  <m:sSub>
                    <m:sSubPr>
                      <m:ctrlPr>
                        <w:rPr>
                          <w:rFonts w:ascii="Cambria Math" w:hAnsi="Cambria Math"/>
                          <w:iCs/>
                          <w:lang w:val="en-US"/>
                        </w:rPr>
                      </m:ctrlPr>
                    </m:sSubPr>
                    <m:e>
                      <m:acc>
                        <m:accPr>
                          <m:chr m:val="̇"/>
                          <m:ctrlPr>
                            <w:rPr>
                              <w:rFonts w:ascii="Cambria Math" w:hAnsi="Cambria Math"/>
                              <w:iCs/>
                              <w:lang w:val="en-US"/>
                            </w:rPr>
                          </m:ctrlPr>
                        </m:accPr>
                        <m:e>
                          <m:r>
                            <m:rPr>
                              <m:sty m:val="p"/>
                            </m:rPr>
                            <w:rPr>
                              <w:rFonts w:ascii="Cambria Math" w:hAnsi="Cambria Math"/>
                              <w:lang w:val="en-US"/>
                            </w:rPr>
                            <m:t>n</m:t>
                          </m:r>
                        </m:e>
                      </m:acc>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sub>
                  </m:sSub>
                  <m:r>
                    <m:rPr>
                      <m:sty m:val="p"/>
                    </m:rPr>
                    <w:rPr>
                      <w:rFonts w:ascii="Cambria Math" w:hAnsi="Cambria Math"/>
                      <w:lang w:val="en-US"/>
                    </w:rPr>
                    <m:t>product</m:t>
                  </m:r>
                </m:num>
                <m:den>
                  <m:sSub>
                    <m:sSubPr>
                      <m:ctrlPr>
                        <w:rPr>
                          <w:rFonts w:ascii="Cambria Math" w:hAnsi="Cambria Math"/>
                          <w:iCs/>
                          <w:lang w:val="en-US"/>
                        </w:rPr>
                      </m:ctrlPr>
                    </m:sSubPr>
                    <m:e>
                      <m:acc>
                        <m:accPr>
                          <m:chr m:val="̇"/>
                          <m:ctrlPr>
                            <w:rPr>
                              <w:rFonts w:ascii="Cambria Math" w:hAnsi="Cambria Math"/>
                              <w:iCs/>
                              <w:lang w:val="en-US"/>
                            </w:rPr>
                          </m:ctrlPr>
                        </m:accPr>
                        <m:e>
                          <m:r>
                            <m:rPr>
                              <m:sty m:val="p"/>
                            </m:rPr>
                            <w:rPr>
                              <w:rFonts w:ascii="Cambria Math" w:hAnsi="Cambria Math"/>
                              <w:lang w:val="en-US"/>
                            </w:rPr>
                            <m:t>n</m:t>
                          </m:r>
                        </m:e>
                      </m:acc>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sub>
                  </m:sSub>
                  <m:r>
                    <m:rPr>
                      <m:sty m:val="p"/>
                    </m:rPr>
                    <w:rPr>
                      <w:rFonts w:ascii="Cambria Math" w:hAnsi="Cambria Math"/>
                      <w:lang w:val="en-US"/>
                    </w:rPr>
                    <m:t>theoretical</m:t>
                  </m:r>
                </m:den>
              </m:f>
            </m:oMath>
            <w:r w:rsidR="00837174" w:rsidRPr="00021470">
              <w:rPr>
                <w:iCs/>
              </w:rPr>
              <w:t xml:space="preserve"> </w:t>
            </w:r>
          </w:p>
        </w:tc>
        <w:tc>
          <w:tcPr>
            <w:tcW w:w="804" w:type="dxa"/>
            <w:shd w:val="clear" w:color="auto" w:fill="auto"/>
            <w:vAlign w:val="center"/>
          </w:tcPr>
          <w:p w14:paraId="50CB1F9D" w14:textId="6E9E5519" w:rsidR="00837174" w:rsidRPr="00021470" w:rsidRDefault="00837174" w:rsidP="00D30A74">
            <w:pPr>
              <w:pStyle w:val="CETEquation"/>
              <w:spacing w:line="216" w:lineRule="auto"/>
              <w:jc w:val="right"/>
              <w:rPr>
                <w:iCs/>
              </w:rPr>
            </w:pPr>
            <w:r w:rsidRPr="00021470">
              <w:rPr>
                <w:iCs/>
              </w:rPr>
              <w:t>(</w:t>
            </w:r>
            <w:r w:rsidR="00A30E99" w:rsidRPr="00021470">
              <w:rPr>
                <w:iCs/>
              </w:rPr>
              <w:t>3</w:t>
            </w:r>
            <w:r w:rsidRPr="00021470">
              <w:rPr>
                <w:iCs/>
              </w:rPr>
              <w:t>)</w:t>
            </w:r>
          </w:p>
        </w:tc>
      </w:tr>
    </w:tbl>
    <w:p w14:paraId="4CC41414" w14:textId="0DE7C4CC" w:rsidR="00572B5D" w:rsidRPr="00021470" w:rsidRDefault="00F130DC" w:rsidP="00572B5D">
      <w:pPr>
        <w:pStyle w:val="Paragrafoelenco"/>
        <w:ind w:left="0"/>
        <w:rPr>
          <w:iCs/>
          <w:lang w:val="en-US"/>
        </w:rPr>
      </w:pPr>
      <w:r w:rsidRPr="00021470">
        <w:rPr>
          <w:iCs/>
          <w:lang w:val="en-US"/>
        </w:rPr>
        <w:t xml:space="preserve">where </w:t>
      </w:r>
      <m:oMath>
        <m:sSub>
          <m:sSubPr>
            <m:ctrlPr>
              <w:rPr>
                <w:rFonts w:ascii="Cambria Math" w:eastAsia="MS PGothic" w:hAnsi="Cambria Math" w:cstheme="minorBidi"/>
                <w:iCs/>
                <w:kern w:val="24"/>
                <w:szCs w:val="18"/>
                <w:lang w:val="it-IT"/>
              </w:rPr>
            </m:ctrlPr>
          </m:sSubPr>
          <m:e>
            <m:r>
              <m:rPr>
                <m:sty m:val="p"/>
              </m:rPr>
              <w:rPr>
                <w:rFonts w:ascii="Cambria Math" w:eastAsia="MS PGothic" w:hAnsi="Cambria Math" w:cstheme="minorBidi"/>
                <w:kern w:val="24"/>
                <w:szCs w:val="18"/>
              </w:rPr>
              <m:t>E</m:t>
            </m:r>
          </m:e>
          <m:sub>
            <m:r>
              <m:rPr>
                <m:sty m:val="p"/>
              </m:rPr>
              <w:rPr>
                <w:rFonts w:ascii="Cambria Math" w:eastAsia="MS PGothic" w:hAnsi="Cambria Math" w:cstheme="minorBidi"/>
                <w:kern w:val="24"/>
                <w:szCs w:val="18"/>
              </w:rPr>
              <m:t>Nernst</m:t>
            </m:r>
          </m:sub>
        </m:sSub>
        <m:r>
          <m:rPr>
            <m:sty m:val="p"/>
          </m:rPr>
          <w:rPr>
            <w:rFonts w:ascii="Cambria Math" w:eastAsia="MS PGothic" w:hAnsi="Cambria Math" w:cstheme="minorBidi"/>
            <w:kern w:val="24"/>
            <w:szCs w:val="18"/>
          </w:rPr>
          <m:t>=E</m:t>
        </m:r>
        <m:r>
          <m:rPr>
            <m:sty m:val="p"/>
          </m:rPr>
          <w:rPr>
            <w:rFonts w:ascii="Cambria Math" w:eastAsia="MS PGothic" w:hAnsi="MS PGothic" w:cstheme="minorBidi" w:hint="eastAsia"/>
            <w:kern w:val="24"/>
            <w:szCs w:val="18"/>
          </w:rPr>
          <m:t>°</m:t>
        </m:r>
        <m:r>
          <m:rPr>
            <m:sty m:val="p"/>
          </m:rPr>
          <w:rPr>
            <w:rFonts w:ascii="Cambria Math" w:eastAsia="MS PGothic" w:hAnsi="MS PGothic" w:cstheme="minorBidi" w:hint="eastAsia"/>
            <w:kern w:val="24"/>
            <w:szCs w:val="18"/>
          </w:rPr>
          <m:t>+</m:t>
        </m:r>
        <m:f>
          <m:fPr>
            <m:ctrlPr>
              <w:rPr>
                <w:rFonts w:ascii="Cambria Math" w:eastAsia="MS PGothic" w:hAnsi="Cambria Math" w:cstheme="minorBidi"/>
                <w:iCs/>
                <w:kern w:val="24"/>
                <w:szCs w:val="18"/>
                <w:lang w:val="it-IT"/>
              </w:rPr>
            </m:ctrlPr>
          </m:fPr>
          <m:num>
            <m:r>
              <m:rPr>
                <m:sty m:val="p"/>
              </m:rPr>
              <w:rPr>
                <w:rFonts w:ascii="Cambria Math" w:eastAsia="MS PGothic" w:hAnsi="Cambria Math" w:cstheme="minorBidi"/>
                <w:kern w:val="24"/>
                <w:szCs w:val="18"/>
              </w:rPr>
              <m:t>RT</m:t>
            </m:r>
          </m:num>
          <m:den>
            <m:r>
              <m:rPr>
                <m:sty m:val="p"/>
              </m:rPr>
              <w:rPr>
                <w:rFonts w:ascii="Cambria Math" w:eastAsia="MS PGothic" w:hAnsi="Cambria Math" w:cstheme="minorBidi"/>
                <w:kern w:val="24"/>
                <w:szCs w:val="18"/>
              </w:rPr>
              <m:t>nF</m:t>
            </m:r>
          </m:den>
        </m:f>
        <m:r>
          <m:rPr>
            <m:sty m:val="p"/>
          </m:rPr>
          <w:rPr>
            <w:rFonts w:ascii="Cambria Math" w:eastAsia="MS PGothic" w:hAnsi="Cambria Math" w:cstheme="minorBidi"/>
            <w:kern w:val="24"/>
            <w:szCs w:val="18"/>
          </w:rPr>
          <m:t>ln⁡(</m:t>
        </m:r>
        <m:f>
          <m:fPr>
            <m:ctrlPr>
              <w:rPr>
                <w:rFonts w:ascii="Cambria Math" w:eastAsia="MS PGothic" w:hAnsi="Cambria Math" w:cstheme="minorBidi"/>
                <w:iCs/>
                <w:kern w:val="24"/>
                <w:szCs w:val="18"/>
                <w:lang w:val="it-IT"/>
              </w:rPr>
            </m:ctrlPr>
          </m:fPr>
          <m:num>
            <m:sSubSup>
              <m:sSubSupPr>
                <m:ctrlPr>
                  <w:rPr>
                    <w:rFonts w:ascii="Cambria Math" w:eastAsia="MS PGothic" w:hAnsi="Cambria Math" w:cstheme="minorBidi"/>
                    <w:iCs/>
                    <w:kern w:val="24"/>
                    <w:szCs w:val="18"/>
                    <w:lang w:val="it-IT"/>
                  </w:rPr>
                </m:ctrlPr>
              </m:sSubSupPr>
              <m:e>
                <m:r>
                  <m:rPr>
                    <m:sty m:val="p"/>
                  </m:rPr>
                  <w:rPr>
                    <w:rFonts w:ascii="Cambria Math" w:eastAsia="MS PGothic" w:hAnsi="Cambria Math" w:cstheme="minorBidi"/>
                    <w:kern w:val="24"/>
                    <w:szCs w:val="18"/>
                  </w:rPr>
                  <m:t>p</m:t>
                </m:r>
              </m:e>
              <m:sub>
                <m:r>
                  <m:rPr>
                    <m:sty m:val="p"/>
                  </m:rPr>
                  <w:rPr>
                    <w:rFonts w:ascii="Cambria Math" w:eastAsia="MS PGothic" w:hAnsi="Cambria Math" w:cstheme="minorBidi"/>
                    <w:kern w:val="24"/>
                    <w:szCs w:val="18"/>
                  </w:rPr>
                  <m:t>Cathode</m:t>
                </m:r>
              </m:sub>
              <m:sup>
                <m:sSub>
                  <m:sSubPr>
                    <m:ctrlPr>
                      <w:rPr>
                        <w:rFonts w:ascii="Cambria Math" w:eastAsia="MS PGothic" w:hAnsi="Cambria Math" w:cstheme="minorBidi"/>
                        <w:iCs/>
                        <w:kern w:val="24"/>
                        <w:szCs w:val="18"/>
                        <w:lang w:val="it-IT"/>
                      </w:rPr>
                    </m:ctrlPr>
                  </m:sSubPr>
                  <m:e>
                    <m:r>
                      <m:rPr>
                        <m:sty m:val="p"/>
                      </m:rPr>
                      <w:rPr>
                        <w:rFonts w:ascii="Cambria Math" w:eastAsia="MS PGothic" w:hAnsi="Cambria Math" w:cstheme="minorBidi"/>
                        <w:kern w:val="24"/>
                        <w:szCs w:val="18"/>
                      </w:rPr>
                      <m:t>H</m:t>
                    </m:r>
                  </m:e>
                  <m:sub>
                    <m:r>
                      <m:rPr>
                        <m:sty m:val="p"/>
                      </m:rPr>
                      <w:rPr>
                        <w:rFonts w:ascii="Cambria Math" w:eastAsia="MS PGothic" w:hAnsi="Cambria Math" w:cstheme="minorBidi"/>
                        <w:kern w:val="24"/>
                        <w:szCs w:val="18"/>
                      </w:rPr>
                      <m:t>2</m:t>
                    </m:r>
                  </m:sub>
                </m:sSub>
              </m:sup>
            </m:sSubSup>
          </m:num>
          <m:den>
            <m:sSubSup>
              <m:sSubSupPr>
                <m:ctrlPr>
                  <w:rPr>
                    <w:rFonts w:ascii="Cambria Math" w:eastAsia="MS PGothic" w:hAnsi="Cambria Math" w:cstheme="minorBidi"/>
                    <w:iCs/>
                    <w:kern w:val="24"/>
                    <w:szCs w:val="18"/>
                    <w:lang w:val="it-IT"/>
                  </w:rPr>
                </m:ctrlPr>
              </m:sSubSupPr>
              <m:e>
                <m:r>
                  <m:rPr>
                    <m:sty m:val="p"/>
                  </m:rPr>
                  <w:rPr>
                    <w:rFonts w:ascii="Cambria Math" w:eastAsia="MS PGothic" w:hAnsi="Cambria Math" w:cstheme="minorBidi"/>
                    <w:kern w:val="24"/>
                    <w:szCs w:val="18"/>
                  </w:rPr>
                  <m:t>p</m:t>
                </m:r>
              </m:e>
              <m:sub>
                <m:r>
                  <m:rPr>
                    <m:sty m:val="p"/>
                  </m:rPr>
                  <w:rPr>
                    <w:rFonts w:ascii="Cambria Math" w:eastAsia="MS PGothic" w:hAnsi="Cambria Math" w:cstheme="minorBidi"/>
                    <w:kern w:val="24"/>
                    <w:szCs w:val="18"/>
                  </w:rPr>
                  <m:t>Anode</m:t>
                </m:r>
              </m:sub>
              <m:sup>
                <m:sSub>
                  <m:sSubPr>
                    <m:ctrlPr>
                      <w:rPr>
                        <w:rFonts w:ascii="Cambria Math" w:eastAsia="MS PGothic" w:hAnsi="Cambria Math" w:cstheme="minorBidi"/>
                        <w:iCs/>
                        <w:kern w:val="24"/>
                        <w:szCs w:val="18"/>
                        <w:lang w:val="it-IT"/>
                      </w:rPr>
                    </m:ctrlPr>
                  </m:sSubPr>
                  <m:e>
                    <m:r>
                      <m:rPr>
                        <m:sty m:val="p"/>
                      </m:rPr>
                      <w:rPr>
                        <w:rFonts w:ascii="Cambria Math" w:eastAsia="MS PGothic" w:hAnsi="Cambria Math" w:cstheme="minorBidi"/>
                        <w:kern w:val="24"/>
                        <w:szCs w:val="18"/>
                      </w:rPr>
                      <m:t>H</m:t>
                    </m:r>
                  </m:e>
                  <m:sub>
                    <m:r>
                      <m:rPr>
                        <m:sty m:val="p"/>
                      </m:rPr>
                      <w:rPr>
                        <w:rFonts w:ascii="Cambria Math" w:eastAsia="MS PGothic" w:hAnsi="Cambria Math" w:cstheme="minorBidi"/>
                        <w:kern w:val="24"/>
                        <w:szCs w:val="18"/>
                      </w:rPr>
                      <m:t>2</m:t>
                    </m:r>
                  </m:sub>
                </m:sSub>
              </m:sup>
            </m:sSubSup>
          </m:den>
        </m:f>
        <m:r>
          <m:rPr>
            <m:sty m:val="p"/>
          </m:rPr>
          <w:rPr>
            <w:rFonts w:ascii="Cambria Math" w:eastAsia="MS PGothic" w:hAnsi="Cambria Math" w:cstheme="minorBidi"/>
            <w:kern w:val="24"/>
            <w:szCs w:val="18"/>
          </w:rPr>
          <m:t>)</m:t>
        </m:r>
      </m:oMath>
      <w:r w:rsidR="00DB48BD" w:rsidRPr="00EB2376">
        <w:rPr>
          <w:iCs/>
          <w:kern w:val="24"/>
          <w:szCs w:val="18"/>
        </w:rPr>
        <w:t xml:space="preserve"> </w:t>
      </w:r>
      <w:r w:rsidR="000E330E" w:rsidRPr="00EB2376">
        <w:rPr>
          <w:iCs/>
        </w:rPr>
        <w:t xml:space="preserve"> </w:t>
      </w:r>
      <w:r w:rsidR="000E330E" w:rsidRPr="00021470">
        <w:rPr>
          <w:iCs/>
        </w:rPr>
        <w:t>and</w:t>
      </w:r>
      <w:r w:rsidR="00837174" w:rsidRPr="00021470">
        <w:rPr>
          <w:iCs/>
          <w:lang w:val="en-US"/>
        </w:rPr>
        <w:t xml:space="preserve"> </w:t>
      </w:r>
      <m:oMath>
        <m:sSub>
          <m:sSubPr>
            <m:ctrlPr>
              <w:rPr>
                <w:rFonts w:ascii="Cambria Math" w:hAnsi="Cambria Math"/>
                <w:iCs/>
                <w:lang w:val="en-US"/>
              </w:rPr>
            </m:ctrlPr>
          </m:sSubPr>
          <m:e>
            <m:acc>
              <m:accPr>
                <m:chr m:val="̇"/>
                <m:ctrlPr>
                  <w:rPr>
                    <w:rFonts w:ascii="Cambria Math" w:hAnsi="Cambria Math"/>
                    <w:iCs/>
                    <w:lang w:val="en-US"/>
                  </w:rPr>
                </m:ctrlPr>
              </m:accPr>
              <m:e>
                <m:r>
                  <m:rPr>
                    <m:sty m:val="p"/>
                  </m:rPr>
                  <w:rPr>
                    <w:rFonts w:ascii="Cambria Math" w:hAnsi="Cambria Math"/>
                    <w:lang w:val="en-US"/>
                  </w:rPr>
                  <m:t>n</m:t>
                </m:r>
              </m:e>
            </m:acc>
          </m:e>
          <m:sub>
            <m:sSub>
              <m:sSubPr>
                <m:ctrlPr>
                  <w:rPr>
                    <w:rFonts w:ascii="Cambria Math" w:hAnsi="Cambria Math"/>
                    <w:iCs/>
                    <w:lang w:val="en-US"/>
                  </w:rPr>
                </m:ctrlPr>
              </m:sSubPr>
              <m:e>
                <m:r>
                  <m:rPr>
                    <m:sty m:val="p"/>
                  </m:rPr>
                  <w:rPr>
                    <w:rFonts w:ascii="Cambria Math" w:hAnsi="Cambria Math"/>
                    <w:lang w:val="en-US"/>
                  </w:rPr>
                  <m:t>H</m:t>
                </m:r>
              </m:e>
              <m:sub>
                <m:r>
                  <m:rPr>
                    <m:sty m:val="p"/>
                  </m:rPr>
                  <w:rPr>
                    <w:rFonts w:ascii="Cambria Math" w:hAnsi="Cambria Math"/>
                    <w:lang w:val="en-US"/>
                  </w:rPr>
                  <m:t>2</m:t>
                </m:r>
              </m:sub>
            </m:sSub>
          </m:sub>
        </m:sSub>
        <m:r>
          <m:rPr>
            <m:sty m:val="p"/>
          </m:rPr>
          <w:rPr>
            <w:rFonts w:ascii="Cambria Math" w:hAnsi="Cambria Math"/>
            <w:lang w:val="en-US"/>
          </w:rPr>
          <m:t xml:space="preserve">theoretical </m:t>
        </m:r>
        <m:d>
          <m:dPr>
            <m:ctrlPr>
              <w:rPr>
                <w:rFonts w:ascii="Cambria Math" w:hAnsi="Cambria Math"/>
                <w:iCs/>
                <w:lang w:val="en-US"/>
              </w:rPr>
            </m:ctrlPr>
          </m:dPr>
          <m:e>
            <m:f>
              <m:fPr>
                <m:ctrlPr>
                  <w:rPr>
                    <w:rFonts w:ascii="Cambria Math" w:hAnsi="Cambria Math"/>
                    <w:iCs/>
                    <w:lang w:val="en-US"/>
                  </w:rPr>
                </m:ctrlPr>
              </m:fPr>
              <m:num>
                <m:r>
                  <m:rPr>
                    <m:sty m:val="p"/>
                  </m:rPr>
                  <w:rPr>
                    <w:rFonts w:ascii="Cambria Math" w:hAnsi="Cambria Math"/>
                    <w:lang w:val="en-US"/>
                  </w:rPr>
                  <m:t>mol</m:t>
                </m:r>
              </m:num>
              <m:den>
                <m:r>
                  <m:rPr>
                    <m:sty m:val="p"/>
                  </m:rPr>
                  <w:rPr>
                    <w:rFonts w:ascii="Cambria Math" w:hAnsi="Cambria Math"/>
                    <w:lang w:val="en-US"/>
                  </w:rPr>
                  <m:t>min</m:t>
                </m:r>
              </m:den>
            </m:f>
          </m:e>
        </m:d>
        <m:r>
          <m:rPr>
            <m:sty m:val="p"/>
          </m:rPr>
          <w:rPr>
            <w:rFonts w:ascii="Cambria Math" w:hAnsi="Cambria Math"/>
            <w:lang w:val="en-US"/>
          </w:rPr>
          <m:t>=</m:t>
        </m:r>
        <m:f>
          <m:fPr>
            <m:ctrlPr>
              <w:rPr>
                <w:rFonts w:ascii="Cambria Math" w:hAnsi="Cambria Math"/>
                <w:iCs/>
                <w:lang w:val="en-US"/>
              </w:rPr>
            </m:ctrlPr>
          </m:fPr>
          <m:num>
            <m:r>
              <m:rPr>
                <m:sty m:val="p"/>
              </m:rPr>
              <w:rPr>
                <w:rFonts w:ascii="Cambria Math" w:hAnsi="Cambria Math"/>
                <w:lang w:val="en-US"/>
              </w:rPr>
              <m:t>I</m:t>
            </m:r>
            <m:d>
              <m:dPr>
                <m:ctrlPr>
                  <w:rPr>
                    <w:rFonts w:ascii="Cambria Math" w:hAnsi="Cambria Math"/>
                    <w:iCs/>
                    <w:lang w:val="en-US"/>
                  </w:rPr>
                </m:ctrlPr>
              </m:dPr>
              <m:e>
                <m:f>
                  <m:fPr>
                    <m:ctrlPr>
                      <w:rPr>
                        <w:rFonts w:ascii="Cambria Math" w:hAnsi="Cambria Math"/>
                        <w:iCs/>
                        <w:lang w:val="en-US"/>
                      </w:rPr>
                    </m:ctrlPr>
                  </m:fPr>
                  <m:num>
                    <m:r>
                      <m:rPr>
                        <m:sty m:val="p"/>
                      </m:rPr>
                      <w:rPr>
                        <w:rFonts w:ascii="Cambria Math" w:hAnsi="Cambria Math"/>
                        <w:lang w:val="en-US"/>
                      </w:rPr>
                      <m:t>C</m:t>
                    </m:r>
                  </m:num>
                  <m:den>
                    <m:r>
                      <m:rPr>
                        <m:sty m:val="p"/>
                      </m:rPr>
                      <w:rPr>
                        <w:rFonts w:ascii="Cambria Math" w:hAnsi="Cambria Math"/>
                        <w:lang w:val="en-US"/>
                      </w:rPr>
                      <m:t>s</m:t>
                    </m:r>
                  </m:den>
                </m:f>
              </m:e>
            </m:d>
            <m:r>
              <m:rPr>
                <m:sty m:val="p"/>
              </m:rPr>
              <w:rPr>
                <w:rFonts w:ascii="Cambria Math" w:hAnsi="Cambria Math"/>
                <w:lang w:val="en-US"/>
              </w:rPr>
              <m:t xml:space="preserve"> ∙60(</m:t>
            </m:r>
            <m:f>
              <m:fPr>
                <m:ctrlPr>
                  <w:rPr>
                    <w:rFonts w:ascii="Cambria Math" w:hAnsi="Cambria Math"/>
                    <w:iCs/>
                    <w:lang w:val="en-US"/>
                  </w:rPr>
                </m:ctrlPr>
              </m:fPr>
              <m:num>
                <m:r>
                  <m:rPr>
                    <m:sty m:val="p"/>
                  </m:rPr>
                  <w:rPr>
                    <w:rFonts w:ascii="Cambria Math" w:hAnsi="Cambria Math"/>
                    <w:lang w:val="en-US"/>
                  </w:rPr>
                  <m:t>s</m:t>
                </m:r>
              </m:num>
              <m:den>
                <m:r>
                  <m:rPr>
                    <m:sty m:val="p"/>
                  </m:rPr>
                  <w:rPr>
                    <w:rFonts w:ascii="Cambria Math" w:hAnsi="Cambria Math"/>
                    <w:lang w:val="en-US"/>
                  </w:rPr>
                  <m:t>min</m:t>
                </m:r>
              </m:den>
            </m:f>
            <m:r>
              <m:rPr>
                <m:sty m:val="p"/>
              </m:rPr>
              <w:rPr>
                <w:rFonts w:ascii="Cambria Math" w:hAnsi="Cambria Math"/>
                <w:lang w:val="en-US"/>
              </w:rPr>
              <m:t>)</m:t>
            </m:r>
          </m:num>
          <m:den>
            <m:sSub>
              <m:sSubPr>
                <m:ctrlPr>
                  <w:rPr>
                    <w:rFonts w:ascii="Cambria Math" w:hAnsi="Cambria Math"/>
                    <w:iCs/>
                    <w:lang w:val="en-US"/>
                  </w:rPr>
                </m:ctrlPr>
              </m:sSubPr>
              <m:e>
                <m:r>
                  <m:rPr>
                    <m:sty m:val="p"/>
                  </m:rPr>
                  <w:rPr>
                    <w:rFonts w:ascii="Cambria Math" w:hAnsi="Cambria Math"/>
                    <w:lang w:val="en-US"/>
                  </w:rPr>
                  <m:t>n</m:t>
                </m:r>
              </m:e>
              <m:sub>
                <m:sSup>
                  <m:sSupPr>
                    <m:ctrlPr>
                      <w:rPr>
                        <w:rFonts w:ascii="Cambria Math" w:hAnsi="Cambria Math"/>
                        <w:iCs/>
                        <w:lang w:val="en-US"/>
                      </w:rPr>
                    </m:ctrlPr>
                  </m:sSupPr>
                  <m:e>
                    <m:r>
                      <m:rPr>
                        <m:sty m:val="p"/>
                      </m:rPr>
                      <w:rPr>
                        <w:rFonts w:ascii="Cambria Math" w:hAnsi="Cambria Math"/>
                        <w:lang w:val="en-US"/>
                      </w:rPr>
                      <m:t>e</m:t>
                    </m:r>
                  </m:e>
                  <m:sup>
                    <m:r>
                      <m:rPr>
                        <m:sty m:val="p"/>
                      </m:rPr>
                      <w:rPr>
                        <w:rFonts w:ascii="Cambria Math" w:hAnsi="Cambria Math"/>
                        <w:lang w:val="en-US"/>
                      </w:rPr>
                      <m:t>-</m:t>
                    </m:r>
                  </m:sup>
                </m:sSup>
              </m:sub>
            </m:sSub>
            <m:r>
              <m:rPr>
                <m:sty m:val="p"/>
              </m:rPr>
              <w:rPr>
                <w:rFonts w:ascii="Cambria Math" w:hAnsi="Cambria Math"/>
                <w:lang w:val="en-US"/>
              </w:rPr>
              <m:t>∙ F</m:t>
            </m:r>
            <m:d>
              <m:dPr>
                <m:ctrlPr>
                  <w:rPr>
                    <w:rFonts w:ascii="Cambria Math" w:hAnsi="Cambria Math"/>
                    <w:iCs/>
                    <w:lang w:val="en-US"/>
                  </w:rPr>
                </m:ctrlPr>
              </m:dPr>
              <m:e>
                <m:f>
                  <m:fPr>
                    <m:ctrlPr>
                      <w:rPr>
                        <w:rFonts w:ascii="Cambria Math" w:hAnsi="Cambria Math"/>
                        <w:iCs/>
                        <w:lang w:val="en-US"/>
                      </w:rPr>
                    </m:ctrlPr>
                  </m:fPr>
                  <m:num>
                    <m:r>
                      <m:rPr>
                        <m:sty m:val="p"/>
                      </m:rPr>
                      <w:rPr>
                        <w:rFonts w:ascii="Cambria Math" w:hAnsi="Cambria Math"/>
                        <w:lang w:val="en-US"/>
                      </w:rPr>
                      <m:t>C</m:t>
                    </m:r>
                  </m:num>
                  <m:den>
                    <m:r>
                      <m:rPr>
                        <m:sty m:val="p"/>
                      </m:rPr>
                      <w:rPr>
                        <w:rFonts w:ascii="Cambria Math" w:hAnsi="Cambria Math"/>
                        <w:lang w:val="en-US"/>
                      </w:rPr>
                      <m:t>mol</m:t>
                    </m:r>
                  </m:den>
                </m:f>
              </m:e>
            </m:d>
          </m:den>
        </m:f>
      </m:oMath>
      <w:r w:rsidR="008E5A22" w:rsidRPr="00021470">
        <w:rPr>
          <w:iCs/>
          <w:lang w:val="en-US"/>
        </w:rPr>
        <w:t xml:space="preserve"> and it is a function of the current gives at the system.</w:t>
      </w:r>
    </w:p>
    <w:p w14:paraId="18BAFA6F" w14:textId="026BF697" w:rsidR="00453E24" w:rsidRDefault="00F81408" w:rsidP="00F9737E">
      <w:pPr>
        <w:pStyle w:val="CETheadingx"/>
      </w:pPr>
      <w:r>
        <w:t>Odorization process</w:t>
      </w:r>
    </w:p>
    <w:p w14:paraId="354F9345" w14:textId="4347FCAA" w:rsidR="00BD5D5B" w:rsidRPr="000E15F5" w:rsidRDefault="001F02A9" w:rsidP="00A72280">
      <w:r>
        <w:t xml:space="preserve">The first step of the odorization process is to </w:t>
      </w:r>
      <w:r w:rsidR="00F81408" w:rsidRPr="003A28F5">
        <w:t>c</w:t>
      </w:r>
      <w:r w:rsidR="00F81408">
        <w:t>heck</w:t>
      </w:r>
      <w:r w:rsidR="00F81408" w:rsidRPr="003A28F5">
        <w:t xml:space="preserve"> the </w:t>
      </w:r>
      <w:r w:rsidRPr="003A28F5">
        <w:t>vapor</w:t>
      </w:r>
      <w:r w:rsidR="00F81408" w:rsidRPr="003A28F5">
        <w:t xml:space="preserve"> pressures</w:t>
      </w:r>
      <w:r>
        <w:t xml:space="preserve"> of the </w:t>
      </w:r>
      <w:r w:rsidR="00D0773E">
        <w:t xml:space="preserve">main components </w:t>
      </w:r>
      <w:r w:rsidR="00454506">
        <w:t xml:space="preserve">of GASODOR S-FREE odorant, </w:t>
      </w:r>
      <w:r w:rsidR="00E947F7">
        <w:t xml:space="preserve">comparing </w:t>
      </w:r>
      <w:r w:rsidR="00454506">
        <w:t>the</w:t>
      </w:r>
      <w:r w:rsidR="00F81408" w:rsidRPr="003A28F5">
        <w:t xml:space="preserve"> </w:t>
      </w:r>
      <w:r w:rsidR="00F81408">
        <w:t>calculated</w:t>
      </w:r>
      <w:r w:rsidR="00454506">
        <w:t xml:space="preserve"> values</w:t>
      </w:r>
      <w:r w:rsidR="00F81408">
        <w:t xml:space="preserve"> </w:t>
      </w:r>
      <w:r w:rsidR="00454506">
        <w:t xml:space="preserve">obtained </w:t>
      </w:r>
      <w:r w:rsidR="00F81408">
        <w:t xml:space="preserve">by our simulation </w:t>
      </w:r>
      <w:r w:rsidR="00E947F7">
        <w:t xml:space="preserve">with </w:t>
      </w:r>
      <w:r w:rsidR="00F81408">
        <w:t xml:space="preserve">the corresponding ones detected experimentally </w:t>
      </w:r>
      <w:r w:rsidR="00D50B25" w:rsidRPr="00F969D6">
        <w:rPr>
          <w:rFonts w:cs="Arial"/>
          <w:szCs w:val="18"/>
        </w:rPr>
        <w:fldChar w:fldCharType="begin" w:fldLock="1"/>
      </w:r>
      <w:r w:rsidR="00B66968">
        <w:rPr>
          <w:rFonts w:cs="Arial"/>
          <w:szCs w:val="18"/>
        </w:rPr>
        <w:instrText>ADDIN CSL_CITATION {"citationItems":[{"id":"ITEM-1","itemData":{"ISBN":"012803002X","author":[{"dropping-particle":"","family":"Yaws","given":"Carl","non-dropping-particle":"","parse-names":false,"suffix":""}],"id":"ITEM-1","issued":{"date-parts":[["2015"]]},"publisher":"Gulf Professional Publishing","title":"The Yaws handbook of vapor pressure: Antoine coefficients","type":"book"},"uris":["http://www.mendeley.com/documents/?uuid=9b87667d-a0ec-429f-a548-83e24afce74e"]}],"mendeley":{"formattedCitation":"(Yaws 2015)","plainTextFormattedCitation":"(Yaws 2015)","previouslyFormattedCitation":"(Yaws, 2015)"},"properties":{"noteIndex":0},"schema":"https://github.com/citation-style-language/schema/raw/master/csl-citation.json"}</w:instrText>
      </w:r>
      <w:r w:rsidR="00D50B25" w:rsidRPr="00F969D6">
        <w:rPr>
          <w:rFonts w:cs="Arial"/>
          <w:szCs w:val="18"/>
        </w:rPr>
        <w:fldChar w:fldCharType="separate"/>
      </w:r>
      <w:r w:rsidR="00B66968" w:rsidRPr="00B66968">
        <w:rPr>
          <w:rFonts w:cs="Arial"/>
          <w:noProof/>
          <w:szCs w:val="18"/>
        </w:rPr>
        <w:t>(Yaws 2015)</w:t>
      </w:r>
      <w:r w:rsidR="00D50B25" w:rsidRPr="00F969D6">
        <w:rPr>
          <w:rFonts w:cs="Arial"/>
          <w:szCs w:val="18"/>
        </w:rPr>
        <w:fldChar w:fldCharType="end"/>
      </w:r>
      <w:r w:rsidR="00D50B25">
        <w:rPr>
          <w:rFonts w:cs="Arial"/>
          <w:szCs w:val="18"/>
        </w:rPr>
        <w:t xml:space="preserve">. </w:t>
      </w:r>
      <w:r w:rsidR="00BD5D5B">
        <w:t xml:space="preserve">GASODOR S-FREE is composed by 37.4% ethyl acrylate, 60.1% methyl acrylate and 2.5% 2-ethyl-3methylpyrazine. </w:t>
      </w:r>
      <w:r w:rsidR="00A6274A" w:rsidRPr="00A6274A">
        <w:t xml:space="preserve">Because </w:t>
      </w:r>
      <w:r w:rsidR="00E94D40">
        <w:t>2-ethyl-3methylpyrazine</w:t>
      </w:r>
      <w:r w:rsidR="00E94D40" w:rsidRPr="00A6274A">
        <w:t xml:space="preserve"> </w:t>
      </w:r>
      <w:r w:rsidR="00A6274A" w:rsidRPr="00A6274A">
        <w:t xml:space="preserve">is not present in the PRO II database, simulations were conducted using a simplified version of the mixture. </w:t>
      </w:r>
      <w:r w:rsidR="00AC2B27" w:rsidRPr="00A6274A">
        <w:t>Since</w:t>
      </w:r>
      <w:r w:rsidR="00A6274A" w:rsidRPr="00A6274A">
        <w:t xml:space="preserve"> this component made up only 2.5% of the mixture by volume, it was decided to replace it with two equal parts of ethyl acrylate and methyl acrylate. </w:t>
      </w:r>
      <w:r w:rsidR="00A6274A" w:rsidRPr="000E15F5">
        <w:t>The mixture that was ultimately simulated on PRO II contains 38.75% MA and 61.25% EA by volume.</w:t>
      </w:r>
    </w:p>
    <w:p w14:paraId="1A96BF0B" w14:textId="5BACB7C3" w:rsidR="00472225" w:rsidRDefault="00F81408" w:rsidP="00472225">
      <w:pPr>
        <w:rPr>
          <w:lang w:val="en-US"/>
        </w:rPr>
      </w:pPr>
      <w:r w:rsidRPr="000E15F5">
        <w:t xml:space="preserve">After checking the consistency of the data calculated on the PRO II software, </w:t>
      </w:r>
      <w:r w:rsidR="00A72280" w:rsidRPr="000E15F5">
        <w:t>the industrial process of odorization by lapping has been simulated and studied, going to investigate the minimum flow of gas necessary to obtain the desired concentration of odorant in the final stream.</w:t>
      </w:r>
      <w:r w:rsidR="00FB395A" w:rsidRPr="000E15F5">
        <w:t xml:space="preserve"> The simulated plant </w:t>
      </w:r>
      <w:r w:rsidR="00E947F7">
        <w:t>is</w:t>
      </w:r>
      <w:r w:rsidR="00E947F7" w:rsidRPr="000E15F5">
        <w:t xml:space="preserve"> </w:t>
      </w:r>
      <w:r w:rsidR="00FB395A" w:rsidRPr="000E15F5">
        <w:t xml:space="preserve">the same presented in </w:t>
      </w:r>
      <w:r w:rsidR="00202D1D" w:rsidRPr="000E15F5">
        <w:t>our previous work</w:t>
      </w:r>
      <w:r w:rsidR="00BF47E0" w:rsidRPr="000E15F5">
        <w:t xml:space="preserve"> </w:t>
      </w:r>
      <w:r w:rsidR="00BF47E0" w:rsidRPr="000E15F5">
        <w:fldChar w:fldCharType="begin" w:fldLock="1"/>
      </w:r>
      <w:r w:rsidR="00B66968">
        <w:instrText>ADDIN CSL_CITATION {"citationItems":[{"id":"ITEM-1","itemData":{"DOI":"10.3303/CET2296024","abstract":"One of the most important goals of this century is the exploitation of hydrogen as green energy carrier. Due to its storage and transportation problem, a concrete and immediate solution is the exploitation of the gas pipelines now used for natural gas. In this regard, safety is of paramount importance; indeed, like natural gas, hydrogen is an odourless and colourless flammable gas. To solve this problem a system of hydrogen odorization is to implement. This work is aimed at the investigation of a possible process for hydrogen odorization, focused on pure hydrogen and natural gas-hydrogen mixtures systems, to simulate a possible real gas pipeline. The odorization system considered in this work is called INGRID, developed by Regas Srl, a partner company for this project. Starting from INGRID’s specifications, a simulation model was then developed using AVEVA's PRO II software on the basis of the thermodynamic liquid-vapor equilibria of the mixture. As odorant, tetrahydrothiophene (THT) was taken into consideration, thanks to the fact that this is the most used odorant and so more experimental data are available in the literature. This system has proved to be effective in the odorization of both pure hydrogen and hydrogen-natural gas mixture.","author":[{"dropping-particle":"","family":"Zanella","given":"Elisa","non-dropping-particle":"","parse-names":false,"suffix":""},{"dropping-particle":"","family":"Longhi","given":"Mariangela","non-dropping-particle":"","parse-names":false,"suffix":""},{"dropping-particle":"","family":"Marcolin","given":"Piersilvio","non-dropping-particle":"","parse-names":false,"suffix":""},{"dropping-particle":"","family":"Camarda","given":"Giovanni","non-dropping-particle":"","parse-names":false,"suffix":""},{"dropping-particle":"","family":"Pirola","given":"Carlo","non-dropping-particle":"","parse-names":false,"suffix":""}],"container-title":"Chemical Engineering Transactions","id":"ITEM-1","issued":{"date-parts":[["2022","11","30"]]},"page":"139-144 SE - Research Articles","title":"Investigation of a Possible Process for Hydrogen Odorization in Pure Hydrogen and in Natural Gas-Hydrogen Mixture Systems","type":"article-journal","volume":"96"},"uris":["http://www.mendeley.com/documents/?uuid=981db113-cd5b-457f-9054-642d11283d48"]}],"mendeley":{"formattedCitation":"(Zanella et al. 2022)","plainTextFormattedCitation":"(Zanella et al. 2022)","previouslyFormattedCitation":"(Zanella &lt;i&gt;et al.&lt;/i&gt;, 2022)"},"properties":{"noteIndex":0},"schema":"https://github.com/citation-style-language/schema/raw/master/csl-citation.json"}</w:instrText>
      </w:r>
      <w:r w:rsidR="00BF47E0" w:rsidRPr="000E15F5">
        <w:fldChar w:fldCharType="separate"/>
      </w:r>
      <w:r w:rsidR="00B66968" w:rsidRPr="00B66968">
        <w:rPr>
          <w:noProof/>
        </w:rPr>
        <w:t>(Zanella et al. 2022)</w:t>
      </w:r>
      <w:r w:rsidR="00BF47E0" w:rsidRPr="000E15F5">
        <w:fldChar w:fldCharType="end"/>
      </w:r>
      <w:r w:rsidR="00A30E99">
        <w:t xml:space="preserve"> </w:t>
      </w:r>
      <w:r w:rsidR="009E0A57" w:rsidRPr="000E15F5">
        <w:t xml:space="preserve">(Figure </w:t>
      </w:r>
      <w:r w:rsidR="00A30E99">
        <w:t>2</w:t>
      </w:r>
      <w:r w:rsidR="009E0A57" w:rsidRPr="000E15F5">
        <w:t>)</w:t>
      </w:r>
      <w:r w:rsidR="00B52382" w:rsidRPr="000E15F5">
        <w:t>,</w:t>
      </w:r>
      <w:r w:rsidR="004F62A7" w:rsidRPr="000E15F5">
        <w:t xml:space="preserve"> consisting of a</w:t>
      </w:r>
      <w:r w:rsidR="00A72280" w:rsidRPr="000E15F5">
        <w:rPr>
          <w:lang w:val="en-US"/>
        </w:rPr>
        <w:t xml:space="preserve"> main stream where </w:t>
      </w:r>
      <w:r w:rsidR="00A72280" w:rsidRPr="000E15F5">
        <w:t>the major flow of gas can be throttled generating a pressure gap, which allows a partial flow of gas to enter a tank, where the</w:t>
      </w:r>
      <w:r w:rsidR="00A72280">
        <w:t xml:space="preserve"> liquid odorant is held. Here, the gas is odorized, thanks to the vapour-liquid equilibria; then it returns to the </w:t>
      </w:r>
      <w:proofErr w:type="gramStart"/>
      <w:r w:rsidR="00A72280">
        <w:t>main stream</w:t>
      </w:r>
      <w:proofErr w:type="gramEnd"/>
      <w:r w:rsidR="00A72280">
        <w:t>.</w:t>
      </w:r>
    </w:p>
    <w:p w14:paraId="242BB847" w14:textId="77777777" w:rsidR="00472225" w:rsidRDefault="00472225" w:rsidP="00472225">
      <w:pPr>
        <w:rPr>
          <w:noProof/>
        </w:rPr>
      </w:pPr>
      <w:r>
        <w:rPr>
          <w:noProof/>
        </w:rPr>
        <w:drawing>
          <wp:inline distT="0" distB="0" distL="0" distR="0" wp14:anchorId="6230B300" wp14:editId="77AAE4CF">
            <wp:extent cx="3695700" cy="1253946"/>
            <wp:effectExtent l="0" t="0" r="0" b="381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21"/>
                    <a:srcRect t="12977"/>
                    <a:stretch/>
                  </pic:blipFill>
                  <pic:spPr bwMode="auto">
                    <a:xfrm>
                      <a:off x="0" y="0"/>
                      <a:ext cx="3950999" cy="1340569"/>
                    </a:xfrm>
                    <a:prstGeom prst="rect">
                      <a:avLst/>
                    </a:prstGeom>
                    <a:ln>
                      <a:noFill/>
                    </a:ln>
                    <a:extLst>
                      <a:ext uri="{53640926-AAD7-44D8-BBD7-CCE9431645EC}">
                        <a14:shadowObscured xmlns:a14="http://schemas.microsoft.com/office/drawing/2010/main"/>
                      </a:ext>
                    </a:extLst>
                  </pic:spPr>
                </pic:pic>
              </a:graphicData>
            </a:graphic>
          </wp:inline>
        </w:drawing>
      </w:r>
    </w:p>
    <w:p w14:paraId="4EC4D67F" w14:textId="4712F629" w:rsidR="00F95C44" w:rsidRPr="00472225" w:rsidRDefault="00472225" w:rsidP="00472225">
      <w:pPr>
        <w:pStyle w:val="CETCaption"/>
        <w:spacing w:before="0"/>
      </w:pPr>
      <w:r w:rsidRPr="00B57B36">
        <w:t xml:space="preserve">Figure </w:t>
      </w:r>
      <w:r w:rsidR="00A30E99">
        <w:t>2</w:t>
      </w:r>
      <w:r w:rsidRPr="00B57B36">
        <w:t xml:space="preserve">: </w:t>
      </w:r>
      <w:r>
        <w:t>Simulated plant use in PRO II to study the odorization process.</w:t>
      </w:r>
    </w:p>
    <w:p w14:paraId="3818EC81" w14:textId="2EAABF81" w:rsidR="00F81408" w:rsidRPr="00AC509C" w:rsidRDefault="00A72280" w:rsidP="00AC509C">
      <w:pPr>
        <w:rPr>
          <w:lang w:val="en-US"/>
        </w:rPr>
      </w:pPr>
      <w:r>
        <w:rPr>
          <w:lang w:val="en-US"/>
        </w:rPr>
        <w:t xml:space="preserve">The </w:t>
      </w:r>
      <w:r w:rsidR="00E947F7">
        <w:rPr>
          <w:lang w:val="en-US"/>
        </w:rPr>
        <w:t xml:space="preserve">identified </w:t>
      </w:r>
      <w:r>
        <w:rPr>
          <w:lang w:val="en-US"/>
        </w:rPr>
        <w:t>working methodology is the same for the various simulations. As a first step, the change in the concentration of odorant</w:t>
      </w:r>
      <w:r w:rsidR="00BF47E0">
        <w:rPr>
          <w:lang w:val="en-US"/>
        </w:rPr>
        <w:t>s</w:t>
      </w:r>
      <w:r>
        <w:rPr>
          <w:lang w:val="en-US"/>
        </w:rPr>
        <w:t xml:space="preserve"> as a function of the gas flow in the secondary stream has been monitored. Specifically, </w:t>
      </w:r>
      <w:r>
        <w:rPr>
          <w:lang w:val="en-US"/>
        </w:rPr>
        <w:lastRenderedPageBreak/>
        <w:t xml:space="preserve">the flow of the stream S2 has been changed starting from 0 NL/h with an increase of </w:t>
      </w:r>
      <w:r w:rsidR="000C0CCC">
        <w:rPr>
          <w:lang w:val="en-US"/>
        </w:rPr>
        <w:t>1</w:t>
      </w:r>
      <w:r>
        <w:rPr>
          <w:lang w:val="en-US"/>
        </w:rPr>
        <w:t xml:space="preserve"> NL/h</w:t>
      </w:r>
      <w:r w:rsidR="00F95C44">
        <w:rPr>
          <w:lang w:val="en-US"/>
        </w:rPr>
        <w:t xml:space="preserve"> for 50 cycles</w:t>
      </w:r>
      <w:r>
        <w:rPr>
          <w:lang w:val="en-US"/>
        </w:rPr>
        <w:t>. Then</w:t>
      </w:r>
      <w:r w:rsidR="00E947F7">
        <w:rPr>
          <w:lang w:val="en-US"/>
        </w:rPr>
        <w:t>,</w:t>
      </w:r>
      <w:r>
        <w:rPr>
          <w:lang w:val="en-US"/>
        </w:rPr>
        <w:t xml:space="preserve"> the </w:t>
      </w:r>
      <w:r w:rsidR="00EA2713">
        <w:rPr>
          <w:lang w:val="en-US"/>
        </w:rPr>
        <w:t>vapor</w:t>
      </w:r>
      <w:r>
        <w:rPr>
          <w:lang w:val="en-US"/>
        </w:rPr>
        <w:t xml:space="preserve"> </w:t>
      </w:r>
      <w:r w:rsidR="0026239A">
        <w:rPr>
          <w:lang w:val="en-US"/>
        </w:rPr>
        <w:t xml:space="preserve">molar fractions </w:t>
      </w:r>
      <w:r>
        <w:rPr>
          <w:lang w:val="en-US"/>
        </w:rPr>
        <w:t xml:space="preserve">(y) of </w:t>
      </w:r>
      <w:r w:rsidR="000C0CCC">
        <w:rPr>
          <w:lang w:val="en-US"/>
        </w:rPr>
        <w:t>methyl acrylate and ethyl acrylate</w:t>
      </w:r>
      <w:r>
        <w:rPr>
          <w:lang w:val="en-US"/>
        </w:rPr>
        <w:t xml:space="preserve"> ha</w:t>
      </w:r>
      <w:r w:rsidR="0015272B">
        <w:rPr>
          <w:lang w:val="en-US"/>
        </w:rPr>
        <w:t>ve</w:t>
      </w:r>
      <w:r>
        <w:rPr>
          <w:lang w:val="en-US"/>
        </w:rPr>
        <w:t xml:space="preserve"> been monitored in the final stream FIN. </w:t>
      </w:r>
      <w:r w:rsidR="00284F5E">
        <w:rPr>
          <w:lang w:val="en-US"/>
        </w:rPr>
        <w:t>In this way,</w:t>
      </w:r>
      <w:r>
        <w:rPr>
          <w:lang w:val="en-US"/>
        </w:rPr>
        <w:t xml:space="preserve"> it was possible to calculate the flow rate necessary to have a quantity of odorant that complies with the legal limits (</w:t>
      </w:r>
      <w:r w:rsidR="0015272B">
        <w:rPr>
          <w:lang w:val="en-US"/>
        </w:rPr>
        <w:t>4.6</w:t>
      </w:r>
      <w:r>
        <w:rPr>
          <w:lang w:val="en-US"/>
        </w:rPr>
        <w:t xml:space="preserve"> mg/L for </w:t>
      </w:r>
      <w:r w:rsidR="0015272B">
        <w:rPr>
          <w:lang w:val="en-US"/>
        </w:rPr>
        <w:t>ethyl acrylate</w:t>
      </w:r>
      <w:r w:rsidR="00EA2713">
        <w:rPr>
          <w:lang w:val="en-US"/>
        </w:rPr>
        <w:t xml:space="preserve"> and 2.46 mg/L for methyl acrylate</w:t>
      </w:r>
      <w:r>
        <w:rPr>
          <w:lang w:val="en-US"/>
        </w:rPr>
        <w:t xml:space="preserve">).  </w:t>
      </w:r>
      <w:r w:rsidR="0074292E">
        <w:rPr>
          <w:lang w:val="en-US"/>
        </w:rPr>
        <w:t>T</w:t>
      </w:r>
      <w:r>
        <w:rPr>
          <w:lang w:val="en-US"/>
        </w:rPr>
        <w:t xml:space="preserve">he same operation </w:t>
      </w:r>
      <w:r w:rsidR="00270C4A">
        <w:rPr>
          <w:lang w:val="en-US"/>
        </w:rPr>
        <w:t>was</w:t>
      </w:r>
      <w:r>
        <w:rPr>
          <w:lang w:val="en-US"/>
        </w:rPr>
        <w:t xml:space="preserve"> carried out </w:t>
      </w:r>
      <w:r w:rsidR="00F95C44">
        <w:rPr>
          <w:lang w:val="en-US"/>
        </w:rPr>
        <w:t xml:space="preserve">keeping constant the pressure at 4 bar, the most common pressure for INGRID and </w:t>
      </w:r>
      <w:r w:rsidR="00270C4A">
        <w:rPr>
          <w:lang w:val="en-US"/>
        </w:rPr>
        <w:t xml:space="preserve">varying </w:t>
      </w:r>
      <w:r w:rsidR="00E552A3">
        <w:rPr>
          <w:lang w:val="en-US"/>
        </w:rPr>
        <w:t>the temperature</w:t>
      </w:r>
      <w:r>
        <w:rPr>
          <w:lang w:val="en-US"/>
        </w:rPr>
        <w:t xml:space="preserve"> from 273.15 to 313.15 K</w:t>
      </w:r>
      <w:r w:rsidR="00E552A3">
        <w:rPr>
          <w:lang w:val="en-US"/>
        </w:rPr>
        <w:t xml:space="preserve">, simulating </w:t>
      </w:r>
      <w:r w:rsidR="00E552A3">
        <w:t>the ambient temperature</w:t>
      </w:r>
      <w:r>
        <w:t xml:space="preserve">. Indeed, INGRID does not work with a temperature control system. The initial stream rate is 10,000 NL/h. In this way, </w:t>
      </w:r>
      <w:r w:rsidR="00984090">
        <w:t xml:space="preserve">pure methane, </w:t>
      </w:r>
      <w:r w:rsidR="00984090">
        <w:rPr>
          <w:lang w:val="en-US"/>
        </w:rPr>
        <w:t>pure</w:t>
      </w:r>
      <w:r>
        <w:rPr>
          <w:lang w:val="en-US"/>
        </w:rPr>
        <w:t xml:space="preserve"> </w:t>
      </w:r>
      <w:r w:rsidR="007157FF">
        <w:rPr>
          <w:lang w:val="en-US"/>
        </w:rPr>
        <w:t>hydrogen,</w:t>
      </w:r>
      <w:r>
        <w:rPr>
          <w:lang w:val="en-US"/>
        </w:rPr>
        <w:t xml:space="preserve"> </w:t>
      </w:r>
      <w:r w:rsidR="00984090">
        <w:rPr>
          <w:lang w:val="en-US"/>
        </w:rPr>
        <w:t>and</w:t>
      </w:r>
      <w:r>
        <w:rPr>
          <w:lang w:val="en-US"/>
        </w:rPr>
        <w:t xml:space="preserve"> methane</w:t>
      </w:r>
      <w:r w:rsidR="00CE0629">
        <w:rPr>
          <w:lang w:val="en-US"/>
        </w:rPr>
        <w:t xml:space="preserve">-hydrogen </w:t>
      </w:r>
      <w:r>
        <w:rPr>
          <w:lang w:val="en-US"/>
        </w:rPr>
        <w:t>mixtures</w:t>
      </w:r>
      <w:r w:rsidR="00984090">
        <w:rPr>
          <w:lang w:val="en-US"/>
        </w:rPr>
        <w:t xml:space="preserve">, namely </w:t>
      </w:r>
      <w:r w:rsidR="007157FF">
        <w:rPr>
          <w:lang w:val="en-US"/>
        </w:rPr>
        <w:t>90</w:t>
      </w:r>
      <w:r w:rsidR="00CE0629">
        <w:rPr>
          <w:lang w:val="en-US"/>
        </w:rPr>
        <w:t>/10</w:t>
      </w:r>
      <w:r w:rsidR="007157FF">
        <w:rPr>
          <w:lang w:val="en-US"/>
        </w:rPr>
        <w:t xml:space="preserve"> and 80</w:t>
      </w:r>
      <w:r w:rsidR="00CE0629">
        <w:rPr>
          <w:lang w:val="en-US"/>
        </w:rPr>
        <w:t>/20</w:t>
      </w:r>
      <w:r w:rsidR="007157FF">
        <w:rPr>
          <w:lang w:val="en-US"/>
        </w:rPr>
        <w:t>, odorization processes were investigated</w:t>
      </w:r>
      <w:r>
        <w:rPr>
          <w:lang w:val="en-US"/>
        </w:rPr>
        <w:t>.</w:t>
      </w:r>
    </w:p>
    <w:p w14:paraId="47A6D4BF" w14:textId="77777777" w:rsidR="00AD44EF" w:rsidRDefault="00AD44EF" w:rsidP="00AD44EF">
      <w:pPr>
        <w:pStyle w:val="CETHeading1"/>
        <w:rPr>
          <w:lang w:val="en-GB"/>
        </w:rPr>
      </w:pPr>
      <w:r>
        <w:rPr>
          <w:lang w:val="en-GB"/>
        </w:rPr>
        <w:t>Results and discussion</w:t>
      </w:r>
    </w:p>
    <w:p w14:paraId="7F35BCDF" w14:textId="68AA864B" w:rsidR="00AD44EF" w:rsidRDefault="00AD44EF" w:rsidP="00F9737E">
      <w:pPr>
        <w:pStyle w:val="CETheadingx"/>
      </w:pPr>
      <w:r>
        <w:t xml:space="preserve">Hydrogen </w:t>
      </w:r>
      <w:r w:rsidRPr="00BB5BBF">
        <w:t>purification</w:t>
      </w:r>
    </w:p>
    <w:p w14:paraId="03BB91DC" w14:textId="78A9393E" w:rsidR="00E76187" w:rsidRPr="00E76187" w:rsidRDefault="00E76187" w:rsidP="00E76187">
      <w:pPr>
        <w:pStyle w:val="CETBodytext"/>
        <w:rPr>
          <w:lang w:val="en-GB"/>
        </w:rPr>
      </w:pPr>
      <w:r w:rsidRPr="00E76187">
        <w:rPr>
          <w:lang w:val="en-GB"/>
        </w:rPr>
        <w:t>Primary purification tests have been performed using</w:t>
      </w:r>
      <w:r w:rsidR="00D678A9">
        <w:rPr>
          <w:lang w:val="en-GB"/>
        </w:rPr>
        <w:t xml:space="preserve"> </w:t>
      </w:r>
      <w:r w:rsidR="005B3D55">
        <w:rPr>
          <w:lang w:val="en-GB"/>
        </w:rPr>
        <w:t>the</w:t>
      </w:r>
      <w:r w:rsidRPr="00E76187">
        <w:rPr>
          <w:lang w:val="en-GB"/>
        </w:rPr>
        <w:t xml:space="preserve"> MEA </w:t>
      </w:r>
      <w:r w:rsidR="005B3D55">
        <w:rPr>
          <w:lang w:val="en-GB"/>
        </w:rPr>
        <w:t xml:space="preserve">presented in </w:t>
      </w:r>
      <w:r w:rsidRPr="00E76187">
        <w:rPr>
          <w:lang w:val="en-GB"/>
        </w:rPr>
        <w:t xml:space="preserve">Table 1. </w:t>
      </w:r>
      <w:r w:rsidR="00D0665C" w:rsidRPr="00D0665C">
        <w:rPr>
          <w:lang w:val="en-GB"/>
        </w:rPr>
        <w:t>In these tests, different H</w:t>
      </w:r>
      <w:r w:rsidR="00D0665C" w:rsidRPr="00D0665C">
        <w:rPr>
          <w:vertAlign w:val="subscript"/>
          <w:lang w:val="en-GB"/>
        </w:rPr>
        <w:t>2</w:t>
      </w:r>
      <w:r w:rsidR="00D0665C" w:rsidRPr="00D0665C">
        <w:rPr>
          <w:lang w:val="en-GB"/>
        </w:rPr>
        <w:t>-CH</w:t>
      </w:r>
      <w:r w:rsidR="00D0665C" w:rsidRPr="00D0665C">
        <w:rPr>
          <w:vertAlign w:val="subscript"/>
          <w:lang w:val="en-GB"/>
        </w:rPr>
        <w:t>4</w:t>
      </w:r>
      <w:r w:rsidR="00D0665C" w:rsidRPr="00D0665C">
        <w:rPr>
          <w:lang w:val="en-GB"/>
        </w:rPr>
        <w:t xml:space="preserve"> molar ratios were examined while the total inlet flow was held constant at 22 mL/min.</w:t>
      </w:r>
    </w:p>
    <w:p w14:paraId="772FD094" w14:textId="77777777" w:rsidR="00CA6AF8" w:rsidRDefault="00932FD1" w:rsidP="00CA6AF8">
      <w:pPr>
        <w:pStyle w:val="CETBodytext"/>
        <w:rPr>
          <w:lang w:val="en-GB"/>
        </w:rPr>
      </w:pPr>
      <w:r w:rsidRPr="00932FD1">
        <w:t>To determine the system's resistance and associated overvoltage, the potential has been monitored as a function of a predefined current value.</w:t>
      </w:r>
      <w:r>
        <w:t xml:space="preserve"> </w:t>
      </w:r>
      <w:r w:rsidR="005E4B1E" w:rsidRPr="00A30E99">
        <w:rPr>
          <w:lang w:val="en-GB"/>
        </w:rPr>
        <w:t xml:space="preserve">Figure </w:t>
      </w:r>
      <w:r w:rsidR="009B288A" w:rsidRPr="00A30E99">
        <w:rPr>
          <w:lang w:val="en-GB"/>
        </w:rPr>
        <w:t>3</w:t>
      </w:r>
      <w:r w:rsidR="005E4B1E" w:rsidRPr="00A30E99">
        <w:rPr>
          <w:lang w:val="en-GB"/>
        </w:rPr>
        <w:t xml:space="preserve"> depicts</w:t>
      </w:r>
      <w:r w:rsidR="005E4B1E" w:rsidRPr="005E4B1E">
        <w:rPr>
          <w:lang w:val="en-GB"/>
        </w:rPr>
        <w:t xml:space="preserve"> the variation of the system's potential in relation to the set current and methane concentration in the </w:t>
      </w:r>
      <w:r w:rsidR="005E4B1E">
        <w:rPr>
          <w:lang w:val="en-GB"/>
        </w:rPr>
        <w:t xml:space="preserve">inlet </w:t>
      </w:r>
      <w:r w:rsidR="005E4B1E" w:rsidRPr="005E4B1E">
        <w:rPr>
          <w:lang w:val="en-GB"/>
        </w:rPr>
        <w:t>stream.</w:t>
      </w:r>
      <w:r w:rsidR="005E4B1E">
        <w:rPr>
          <w:lang w:val="en-GB"/>
        </w:rPr>
        <w:t xml:space="preserve"> </w:t>
      </w:r>
      <w:r w:rsidR="00331256" w:rsidRPr="00331256">
        <w:rPr>
          <w:lang w:val="en-GB"/>
        </w:rPr>
        <w:t xml:space="preserve">From the </w:t>
      </w:r>
      <w:r w:rsidR="008A1971" w:rsidRPr="00F856DC">
        <w:rPr>
          <w:lang w:val="en-GB"/>
        </w:rPr>
        <w:t>polarization</w:t>
      </w:r>
      <w:r w:rsidR="008A1971">
        <w:rPr>
          <w:lang w:val="en-GB"/>
        </w:rPr>
        <w:t xml:space="preserve"> </w:t>
      </w:r>
      <w:r w:rsidR="008A1971" w:rsidRPr="00F856DC">
        <w:rPr>
          <w:lang w:val="en-GB"/>
        </w:rPr>
        <w:t>curve</w:t>
      </w:r>
      <w:r w:rsidR="00331256" w:rsidRPr="00331256">
        <w:rPr>
          <w:lang w:val="en-GB"/>
        </w:rPr>
        <w:t>, the system's relative total resistance could be determined.</w:t>
      </w:r>
      <w:r w:rsidR="00331256">
        <w:rPr>
          <w:lang w:val="en-GB"/>
        </w:rPr>
        <w:t xml:space="preserve"> </w:t>
      </w:r>
      <w:r w:rsidR="00FF47CB" w:rsidRPr="00FF47CB">
        <w:rPr>
          <w:lang w:val="en-GB"/>
        </w:rPr>
        <w:t xml:space="preserve">The results indicate that the total electrochemical resistance of the system increases as the methane concentration rises. In regions of high current density, </w:t>
      </w:r>
      <w:r w:rsidR="00E21104">
        <w:rPr>
          <w:lang w:val="en-GB"/>
        </w:rPr>
        <w:t xml:space="preserve">in the case of </w:t>
      </w:r>
      <w:r w:rsidR="005C74BF">
        <w:rPr>
          <w:lang w:val="en-GB"/>
        </w:rPr>
        <w:t xml:space="preserve">30-70 and 20-80 </w:t>
      </w:r>
      <w:r w:rsidR="005C74BF" w:rsidRPr="00D0665C">
        <w:rPr>
          <w:lang w:val="en-GB"/>
        </w:rPr>
        <w:t>H</w:t>
      </w:r>
      <w:r w:rsidR="005C74BF" w:rsidRPr="00D0665C">
        <w:rPr>
          <w:vertAlign w:val="subscript"/>
          <w:lang w:val="en-GB"/>
        </w:rPr>
        <w:t>2</w:t>
      </w:r>
      <w:r w:rsidR="005C74BF" w:rsidRPr="00D0665C">
        <w:rPr>
          <w:lang w:val="en-GB"/>
        </w:rPr>
        <w:t>-CH</w:t>
      </w:r>
      <w:r w:rsidR="005C74BF" w:rsidRPr="00D0665C">
        <w:rPr>
          <w:vertAlign w:val="subscript"/>
          <w:lang w:val="en-GB"/>
        </w:rPr>
        <w:t>4</w:t>
      </w:r>
      <w:r w:rsidR="005C74BF" w:rsidRPr="00D0665C">
        <w:rPr>
          <w:lang w:val="en-GB"/>
        </w:rPr>
        <w:t xml:space="preserve"> molar ratios</w:t>
      </w:r>
      <w:r w:rsidR="005C74BF">
        <w:rPr>
          <w:lang w:val="en-GB"/>
        </w:rPr>
        <w:t xml:space="preserve">, </w:t>
      </w:r>
      <w:r w:rsidR="00FF47CB" w:rsidRPr="00FF47CB">
        <w:rPr>
          <w:lang w:val="en-GB"/>
        </w:rPr>
        <w:t>it is possible to observe the dominance of the overpotential due to mass-transport limitations; in fact, the cell reaction rate is constrained by hydrogen depletion.</w:t>
      </w:r>
    </w:p>
    <w:p w14:paraId="0CE4C729" w14:textId="42D4C253" w:rsidR="00012523" w:rsidRDefault="00E174E5" w:rsidP="00CA6AF8">
      <w:pPr>
        <w:pStyle w:val="CETBodytext"/>
      </w:pPr>
      <w:r w:rsidRPr="00E174E5">
        <w:rPr>
          <w:noProof/>
        </w:rPr>
        <w:drawing>
          <wp:inline distT="0" distB="0" distL="0" distR="0" wp14:anchorId="6E4EBF6C" wp14:editId="4E101045">
            <wp:extent cx="3297908" cy="223837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7496" b="4116"/>
                    <a:stretch/>
                  </pic:blipFill>
                  <pic:spPr bwMode="auto">
                    <a:xfrm>
                      <a:off x="0" y="0"/>
                      <a:ext cx="3297908" cy="2238375"/>
                    </a:xfrm>
                    <a:prstGeom prst="rect">
                      <a:avLst/>
                    </a:prstGeom>
                    <a:noFill/>
                    <a:ln>
                      <a:noFill/>
                    </a:ln>
                    <a:extLst>
                      <a:ext uri="{53640926-AAD7-44D8-BBD7-CCE9431645EC}">
                        <a14:shadowObscured xmlns:a14="http://schemas.microsoft.com/office/drawing/2010/main"/>
                      </a:ext>
                    </a:extLst>
                  </pic:spPr>
                </pic:pic>
              </a:graphicData>
            </a:graphic>
          </wp:inline>
        </w:drawing>
      </w:r>
      <w:r w:rsidR="00012523" w:rsidRPr="00012523">
        <w:t xml:space="preserve"> </w:t>
      </w:r>
    </w:p>
    <w:p w14:paraId="2C337E0C" w14:textId="6D86C065" w:rsidR="005C74BF" w:rsidRDefault="00012523" w:rsidP="00CA6AF8">
      <w:pPr>
        <w:pStyle w:val="CETCaption"/>
        <w:spacing w:before="0"/>
        <w:rPr>
          <w:highlight w:val="yellow"/>
        </w:rPr>
      </w:pPr>
      <w:r w:rsidRPr="00B57B36">
        <w:t xml:space="preserve">Figure </w:t>
      </w:r>
      <w:r w:rsidR="003C44B9">
        <w:t>3</w:t>
      </w:r>
      <w:r w:rsidRPr="00B57B36">
        <w:t xml:space="preserve">: </w:t>
      </w:r>
      <w:r>
        <w:t xml:space="preserve">Polarization curve performed with </w:t>
      </w:r>
      <w:r w:rsidRPr="00D0665C">
        <w:t>different H</w:t>
      </w:r>
      <w:r w:rsidRPr="00D0665C">
        <w:rPr>
          <w:vertAlign w:val="subscript"/>
        </w:rPr>
        <w:t>2</w:t>
      </w:r>
      <w:r w:rsidRPr="00D0665C">
        <w:t>-CH</w:t>
      </w:r>
      <w:r w:rsidRPr="00D0665C">
        <w:rPr>
          <w:vertAlign w:val="subscript"/>
        </w:rPr>
        <w:t>4</w:t>
      </w:r>
      <w:r w:rsidRPr="00D0665C">
        <w:t xml:space="preserve"> molar ratios</w:t>
      </w:r>
      <w:r>
        <w:t xml:space="preserve"> with a</w:t>
      </w:r>
      <w:r w:rsidRPr="00D0665C">
        <w:t xml:space="preserve"> </w:t>
      </w:r>
      <w:r>
        <w:t xml:space="preserve">constant </w:t>
      </w:r>
      <w:r w:rsidRPr="00D0665C">
        <w:t>total inlet flow</w:t>
      </w:r>
      <w:r>
        <w:t xml:space="preserve"> rate of</w:t>
      </w:r>
      <w:r w:rsidRPr="00D0665C">
        <w:t xml:space="preserve"> 22 mL/min</w:t>
      </w:r>
      <w:r>
        <w:t>.</w:t>
      </w:r>
      <w:r w:rsidR="005C74BF" w:rsidRPr="005C74BF">
        <w:rPr>
          <w:highlight w:val="yellow"/>
        </w:rPr>
        <w:t xml:space="preserve"> </w:t>
      </w:r>
    </w:p>
    <w:p w14:paraId="4B1024FB" w14:textId="6EA4639A" w:rsidR="00CA6AF8" w:rsidRDefault="001F70BA" w:rsidP="00D30A74">
      <w:pPr>
        <w:pStyle w:val="CETBodytext"/>
        <w:rPr>
          <w:lang w:val="en-GB"/>
        </w:rPr>
      </w:pPr>
      <w:r>
        <w:t xml:space="preserve">Considering the same </w:t>
      </w:r>
      <w:r w:rsidR="00233A19" w:rsidRPr="00FA647A">
        <w:t>H</w:t>
      </w:r>
      <w:r w:rsidR="00233A19" w:rsidRPr="00335100">
        <w:rPr>
          <w:vertAlign w:val="subscript"/>
        </w:rPr>
        <w:t>2</w:t>
      </w:r>
      <w:r w:rsidR="00233A19" w:rsidRPr="00FA647A">
        <w:t>-CH</w:t>
      </w:r>
      <w:r w:rsidR="00233A19" w:rsidRPr="00335100">
        <w:rPr>
          <w:vertAlign w:val="subscript"/>
        </w:rPr>
        <w:t>4</w:t>
      </w:r>
      <w:r w:rsidR="00233A19" w:rsidRPr="00FA647A">
        <w:t xml:space="preserve"> </w:t>
      </w:r>
      <w:r>
        <w:t>inlet molar r</w:t>
      </w:r>
      <w:r w:rsidR="00233A19" w:rsidRPr="00FA647A">
        <w:t>atio</w:t>
      </w:r>
      <w:r w:rsidR="00233A19">
        <w:rPr>
          <w:lang w:val="en-GB"/>
        </w:rPr>
        <w:t>, t</w:t>
      </w:r>
      <w:r w:rsidR="0079481B">
        <w:rPr>
          <w:lang w:val="en-GB"/>
        </w:rPr>
        <w:t xml:space="preserve">he voltage efficiency </w:t>
      </w:r>
      <w:r w:rsidR="00206ED4">
        <w:rPr>
          <w:lang w:val="en-GB"/>
        </w:rPr>
        <w:t>decreases</w:t>
      </w:r>
      <w:r w:rsidR="0079481B">
        <w:rPr>
          <w:lang w:val="en-GB"/>
        </w:rPr>
        <w:t xml:space="preserve"> </w:t>
      </w:r>
      <w:r w:rsidR="0079481B" w:rsidRPr="003C44B9">
        <w:rPr>
          <w:lang w:val="en-GB"/>
        </w:rPr>
        <w:t>as the set current increases</w:t>
      </w:r>
      <w:r w:rsidR="0079481B">
        <w:rPr>
          <w:lang w:val="en-GB"/>
        </w:rPr>
        <w:t xml:space="preserve">, due to </w:t>
      </w:r>
      <w:r w:rsidR="00F73FCD">
        <w:rPr>
          <w:lang w:val="en-GB"/>
        </w:rPr>
        <w:t>a</w:t>
      </w:r>
      <w:r w:rsidR="0079481B">
        <w:rPr>
          <w:lang w:val="en-GB"/>
        </w:rPr>
        <w:t xml:space="preserve"> higher value of </w:t>
      </w:r>
      <w:r w:rsidR="00B42916">
        <w:rPr>
          <w:lang w:val="en-GB"/>
        </w:rPr>
        <w:t xml:space="preserve">the </w:t>
      </w:r>
      <w:proofErr w:type="spellStart"/>
      <w:r w:rsidR="00206ED4">
        <w:rPr>
          <w:lang w:val="en-GB"/>
        </w:rPr>
        <w:t>E</w:t>
      </w:r>
      <w:r w:rsidR="00B42916" w:rsidRPr="00206ED4">
        <w:rPr>
          <w:vertAlign w:val="subscript"/>
          <w:lang w:val="en-GB"/>
        </w:rPr>
        <w:t>cell</w:t>
      </w:r>
      <w:proofErr w:type="spellEnd"/>
      <w:r w:rsidR="00B42916">
        <w:rPr>
          <w:lang w:val="en-GB"/>
        </w:rPr>
        <w:t xml:space="preserve"> </w:t>
      </w:r>
      <w:r w:rsidR="00D6252B">
        <w:rPr>
          <w:lang w:val="en-GB"/>
        </w:rPr>
        <w:t>compared</w:t>
      </w:r>
      <w:r w:rsidR="00B42916">
        <w:rPr>
          <w:lang w:val="en-GB"/>
        </w:rPr>
        <w:t xml:space="preserve"> to the </w:t>
      </w:r>
      <w:proofErr w:type="spellStart"/>
      <w:r w:rsidR="00206ED4">
        <w:rPr>
          <w:lang w:val="en-GB"/>
        </w:rPr>
        <w:t>E</w:t>
      </w:r>
      <w:r w:rsidR="00206ED4" w:rsidRPr="00206ED4">
        <w:rPr>
          <w:vertAlign w:val="subscript"/>
          <w:lang w:val="en-GB"/>
        </w:rPr>
        <w:t>Nernst</w:t>
      </w:r>
      <w:proofErr w:type="spellEnd"/>
      <w:r w:rsidR="00206ED4">
        <w:rPr>
          <w:lang w:val="en-GB"/>
        </w:rPr>
        <w:t>. On the contrary, t</w:t>
      </w:r>
      <w:r w:rsidR="00CA6AF8" w:rsidRPr="003C44B9">
        <w:rPr>
          <w:lang w:val="en-GB"/>
        </w:rPr>
        <w:t xml:space="preserve">he </w:t>
      </w:r>
      <w:r w:rsidR="00CA6AF8">
        <w:rPr>
          <w:lang w:val="en-GB"/>
        </w:rPr>
        <w:t xml:space="preserve">faradic </w:t>
      </w:r>
      <w:r w:rsidR="00CA6AF8" w:rsidRPr="003C44B9">
        <w:rPr>
          <w:lang w:val="en-GB"/>
        </w:rPr>
        <w:t>efficiency of the system increases</w:t>
      </w:r>
      <w:r w:rsidR="00206ED4">
        <w:rPr>
          <w:lang w:val="en-GB"/>
        </w:rPr>
        <w:t xml:space="preserve"> with the current</w:t>
      </w:r>
      <w:r w:rsidR="00CA6AF8" w:rsidRPr="003C44B9">
        <w:rPr>
          <w:lang w:val="en-GB"/>
        </w:rPr>
        <w:t xml:space="preserve">, with </w:t>
      </w:r>
      <w:r w:rsidR="00F73FCD">
        <w:rPr>
          <w:lang w:val="en-GB"/>
        </w:rPr>
        <w:t>values</w:t>
      </w:r>
      <w:r w:rsidR="00CA6AF8" w:rsidRPr="003C44B9">
        <w:rPr>
          <w:lang w:val="en-GB"/>
        </w:rPr>
        <w:t xml:space="preserve"> greater than 90% for currents greater than 0.</w:t>
      </w:r>
      <w:r w:rsidR="00F9737E">
        <w:rPr>
          <w:lang w:val="en-GB"/>
        </w:rPr>
        <w:t>9</w:t>
      </w:r>
      <w:r w:rsidR="00CA6AF8" w:rsidRPr="003C44B9">
        <w:rPr>
          <w:lang w:val="en-GB"/>
        </w:rPr>
        <w:t xml:space="preserve"> A</w:t>
      </w:r>
      <w:r w:rsidR="00F73FCD">
        <w:rPr>
          <w:lang w:val="en-GB"/>
        </w:rPr>
        <w:t xml:space="preserve"> (</w:t>
      </w:r>
      <w:r w:rsidR="00F73FCD" w:rsidRPr="00A30E99">
        <w:rPr>
          <w:lang w:val="en-GB"/>
        </w:rPr>
        <w:t xml:space="preserve">Table </w:t>
      </w:r>
      <w:r w:rsidR="00A30E99" w:rsidRPr="00A30E99">
        <w:rPr>
          <w:lang w:val="en-GB"/>
        </w:rPr>
        <w:t>2</w:t>
      </w:r>
      <w:r w:rsidR="00BB48DB">
        <w:rPr>
          <w:lang w:val="en-GB"/>
        </w:rPr>
        <w:t>)</w:t>
      </w:r>
      <w:r w:rsidR="00CA6AF8" w:rsidRPr="003C44B9">
        <w:rPr>
          <w:lang w:val="en-GB"/>
        </w:rPr>
        <w:t>.</w:t>
      </w:r>
      <w:r w:rsidRPr="001F70BA">
        <w:rPr>
          <w:lang w:val="en-GB"/>
        </w:rPr>
        <w:t xml:space="preserve"> </w:t>
      </w:r>
      <w:r w:rsidRPr="00D739BE">
        <w:rPr>
          <w:lang w:val="en-GB"/>
        </w:rPr>
        <w:t xml:space="preserve">The </w:t>
      </w:r>
      <w:proofErr w:type="spellStart"/>
      <w:r w:rsidRPr="00D739BE">
        <w:rPr>
          <w:lang w:val="en-GB"/>
        </w:rPr>
        <w:t>microGC</w:t>
      </w:r>
      <w:proofErr w:type="spellEnd"/>
      <w:r w:rsidRPr="00D739BE">
        <w:rPr>
          <w:lang w:val="en-GB"/>
        </w:rPr>
        <w:t xml:space="preserve"> analysis revealed a methane concentration of less than 1% under all conditions.</w:t>
      </w:r>
    </w:p>
    <w:p w14:paraId="25B32BCC" w14:textId="20880257" w:rsidR="00BB48DB" w:rsidRDefault="00BB48DB" w:rsidP="00BB48DB">
      <w:pPr>
        <w:pStyle w:val="CETTabletitle"/>
      </w:pPr>
      <w:r w:rsidRPr="00B57B36">
        <w:t xml:space="preserve">Table </w:t>
      </w:r>
      <w:r>
        <w:t>2</w:t>
      </w:r>
      <w:r w:rsidRPr="00B57B36">
        <w:t xml:space="preserve">: </w:t>
      </w:r>
      <w:r w:rsidR="00084831">
        <w:t>S</w:t>
      </w:r>
      <w:r w:rsidR="00084831" w:rsidRPr="00084831">
        <w:t xml:space="preserve">ome </w:t>
      </w:r>
      <w:r w:rsidR="00084831">
        <w:t>e</w:t>
      </w:r>
      <w:r w:rsidR="00084831" w:rsidRPr="00084831">
        <w:t xml:space="preserve">fficiency values calculated for different </w:t>
      </w:r>
      <w:r w:rsidR="00084831">
        <w:t xml:space="preserve">inlet </w:t>
      </w:r>
      <w:r w:rsidR="00084831" w:rsidRPr="00FA647A">
        <w:t>H</w:t>
      </w:r>
      <w:r w:rsidR="00084831" w:rsidRPr="00335100">
        <w:rPr>
          <w:vertAlign w:val="subscript"/>
        </w:rPr>
        <w:t>2</w:t>
      </w:r>
      <w:r w:rsidR="00084831" w:rsidRPr="00FA647A">
        <w:t>-CH</w:t>
      </w:r>
      <w:r w:rsidR="00084831" w:rsidRPr="00335100">
        <w:rPr>
          <w:vertAlign w:val="subscript"/>
        </w:rPr>
        <w:t>4</w:t>
      </w:r>
      <w:r w:rsidR="00084831" w:rsidRPr="00084831">
        <w:t xml:space="preserve"> molar ratios and current</w:t>
      </w:r>
      <w:r w:rsidR="00084831">
        <w:t xml:space="preserve"> density</w:t>
      </w:r>
      <w:r w:rsidR="00084831" w:rsidRPr="00084831">
        <w:t>.</w:t>
      </w:r>
    </w:p>
    <w:tbl>
      <w:tblPr>
        <w:tblW w:w="737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2334"/>
        <w:gridCol w:w="1351"/>
        <w:gridCol w:w="1276"/>
        <w:gridCol w:w="992"/>
      </w:tblGrid>
      <w:tr w:rsidR="00FA647A" w:rsidRPr="00B57B36" w14:paraId="78B3CAAA" w14:textId="77777777" w:rsidTr="000A045D">
        <w:tc>
          <w:tcPr>
            <w:tcW w:w="1418" w:type="dxa"/>
            <w:tcBorders>
              <w:top w:val="single" w:sz="12" w:space="0" w:color="008000"/>
              <w:bottom w:val="single" w:sz="6" w:space="0" w:color="008000"/>
            </w:tcBorders>
            <w:shd w:val="clear" w:color="auto" w:fill="FFFFFF"/>
            <w:vAlign w:val="center"/>
          </w:tcPr>
          <w:p w14:paraId="65A3F48B" w14:textId="5A7EF7C6" w:rsidR="00FA647A" w:rsidRPr="00B57B36" w:rsidRDefault="00FA647A" w:rsidP="00FA647A">
            <w:pPr>
              <w:pStyle w:val="CETBodytext"/>
            </w:pPr>
            <w:r w:rsidRPr="00FA647A">
              <w:t>H</w:t>
            </w:r>
            <w:r w:rsidRPr="00335100">
              <w:rPr>
                <w:vertAlign w:val="subscript"/>
              </w:rPr>
              <w:t>2</w:t>
            </w:r>
            <w:r w:rsidRPr="00FA647A">
              <w:t>-CH</w:t>
            </w:r>
            <w:r w:rsidRPr="00335100">
              <w:rPr>
                <w:vertAlign w:val="subscript"/>
              </w:rPr>
              <w:t>4</w:t>
            </w:r>
            <w:r w:rsidRPr="00FA647A">
              <w:t xml:space="preserve"> Ratio</w:t>
            </w:r>
          </w:p>
        </w:tc>
        <w:tc>
          <w:tcPr>
            <w:tcW w:w="2334" w:type="dxa"/>
            <w:tcBorders>
              <w:top w:val="single" w:sz="12" w:space="0" w:color="008000"/>
              <w:bottom w:val="single" w:sz="6" w:space="0" w:color="008000"/>
            </w:tcBorders>
            <w:shd w:val="clear" w:color="auto" w:fill="FFFFFF"/>
          </w:tcPr>
          <w:p w14:paraId="0FF43891" w14:textId="3BB6E324" w:rsidR="00FA647A" w:rsidRPr="0056344C" w:rsidRDefault="00335100" w:rsidP="00FA647A">
            <w:pPr>
              <w:pStyle w:val="CETBodytext"/>
              <w:jc w:val="left"/>
            </w:pPr>
            <w:r>
              <w:t>Current density (mA/cm</w:t>
            </w:r>
            <w:r w:rsidRPr="00335100">
              <w:rPr>
                <w:vertAlign w:val="superscript"/>
              </w:rPr>
              <w:t>2</w:t>
            </w:r>
            <w:r>
              <w:t>)</w:t>
            </w:r>
          </w:p>
        </w:tc>
        <w:tc>
          <w:tcPr>
            <w:tcW w:w="1351" w:type="dxa"/>
            <w:tcBorders>
              <w:top w:val="single" w:sz="12" w:space="0" w:color="008000"/>
              <w:bottom w:val="single" w:sz="6" w:space="0" w:color="008000"/>
            </w:tcBorders>
            <w:shd w:val="clear" w:color="auto" w:fill="FFFFFF"/>
          </w:tcPr>
          <w:p w14:paraId="5DE9649E" w14:textId="400D7C6A" w:rsidR="00FA647A" w:rsidRPr="00B57B36" w:rsidRDefault="00FA647A" w:rsidP="00FA647A">
            <w:pPr>
              <w:pStyle w:val="CETBodytext"/>
              <w:jc w:val="left"/>
            </w:pPr>
            <w:r w:rsidRPr="0056344C">
              <w:t>η</w:t>
            </w:r>
            <w:r w:rsidR="00335100">
              <w:t xml:space="preserve"> </w:t>
            </w:r>
            <w:r w:rsidRPr="00335100">
              <w:rPr>
                <w:vertAlign w:val="subscript"/>
              </w:rPr>
              <w:t>Voltage</w:t>
            </w:r>
            <w:r w:rsidRPr="0056344C">
              <w:t xml:space="preserve"> (%)</w:t>
            </w:r>
          </w:p>
        </w:tc>
        <w:tc>
          <w:tcPr>
            <w:tcW w:w="1276" w:type="dxa"/>
            <w:tcBorders>
              <w:top w:val="single" w:sz="12" w:space="0" w:color="008000"/>
              <w:bottom w:val="single" w:sz="6" w:space="0" w:color="008000"/>
            </w:tcBorders>
            <w:shd w:val="clear" w:color="auto" w:fill="FFFFFF"/>
          </w:tcPr>
          <w:p w14:paraId="5DC5DF5B" w14:textId="22AA2FE0" w:rsidR="00FA647A" w:rsidRPr="00B57B36" w:rsidRDefault="00FA647A" w:rsidP="00FA647A">
            <w:pPr>
              <w:pStyle w:val="CETBodytext"/>
              <w:jc w:val="left"/>
            </w:pPr>
            <w:r w:rsidRPr="0056344C">
              <w:t>η</w:t>
            </w:r>
            <w:r w:rsidR="00335100">
              <w:t xml:space="preserve"> </w:t>
            </w:r>
            <w:r w:rsidR="00335100" w:rsidRPr="00335100">
              <w:rPr>
                <w:vertAlign w:val="subscript"/>
              </w:rPr>
              <w:t>Faradic</w:t>
            </w:r>
            <w:r w:rsidRPr="0056344C">
              <w:t xml:space="preserve"> (%)</w:t>
            </w:r>
          </w:p>
        </w:tc>
        <w:tc>
          <w:tcPr>
            <w:tcW w:w="992" w:type="dxa"/>
            <w:tcBorders>
              <w:top w:val="single" w:sz="12" w:space="0" w:color="008000"/>
              <w:bottom w:val="single" w:sz="6" w:space="0" w:color="008000"/>
            </w:tcBorders>
            <w:shd w:val="clear" w:color="auto" w:fill="FFFFFF"/>
          </w:tcPr>
          <w:p w14:paraId="0B169DB9" w14:textId="4E7F0993" w:rsidR="00FA647A" w:rsidRPr="00B57B36" w:rsidRDefault="00FA647A" w:rsidP="00FA647A">
            <w:pPr>
              <w:pStyle w:val="CETBodytext"/>
              <w:ind w:right="-1"/>
              <w:jc w:val="left"/>
              <w:rPr>
                <w:rFonts w:cs="Arial"/>
                <w:szCs w:val="18"/>
              </w:rPr>
            </w:pPr>
            <w:r w:rsidRPr="0056344C">
              <w:t>η</w:t>
            </w:r>
            <w:r w:rsidR="00335100">
              <w:t xml:space="preserve"> </w:t>
            </w:r>
            <w:r w:rsidRPr="00335100">
              <w:rPr>
                <w:vertAlign w:val="subscript"/>
              </w:rPr>
              <w:t>Tot</w:t>
            </w:r>
            <w:r w:rsidRPr="0056344C">
              <w:t xml:space="preserve"> (%)</w:t>
            </w:r>
          </w:p>
        </w:tc>
      </w:tr>
      <w:tr w:rsidR="005608AB" w:rsidRPr="00B57B36" w14:paraId="1D355E2D" w14:textId="77777777" w:rsidTr="000A045D">
        <w:tc>
          <w:tcPr>
            <w:tcW w:w="1418" w:type="dxa"/>
            <w:vMerge w:val="restart"/>
            <w:tcBorders>
              <w:top w:val="single" w:sz="6" w:space="0" w:color="008000"/>
              <w:bottom w:val="nil"/>
            </w:tcBorders>
            <w:shd w:val="clear" w:color="auto" w:fill="FFFFFF"/>
            <w:vAlign w:val="center"/>
          </w:tcPr>
          <w:p w14:paraId="2472CB8E" w14:textId="69D785E6" w:rsidR="005608AB" w:rsidRPr="00B57B36" w:rsidRDefault="005608AB" w:rsidP="005608AB">
            <w:pPr>
              <w:pStyle w:val="CETBodytext"/>
              <w:jc w:val="left"/>
            </w:pPr>
            <w:r>
              <w:t>70-30</w:t>
            </w:r>
          </w:p>
        </w:tc>
        <w:tc>
          <w:tcPr>
            <w:tcW w:w="2334" w:type="dxa"/>
            <w:tcBorders>
              <w:top w:val="single" w:sz="6" w:space="0" w:color="008000"/>
              <w:bottom w:val="nil"/>
            </w:tcBorders>
            <w:shd w:val="clear" w:color="auto" w:fill="FFFFFF"/>
          </w:tcPr>
          <w:p w14:paraId="040307D7" w14:textId="6A1F1695" w:rsidR="005608AB" w:rsidRDefault="005608AB" w:rsidP="005608AB">
            <w:pPr>
              <w:pStyle w:val="CETBodytext"/>
              <w:jc w:val="left"/>
            </w:pPr>
            <w:r>
              <w:t>30</w:t>
            </w:r>
          </w:p>
        </w:tc>
        <w:tc>
          <w:tcPr>
            <w:tcW w:w="1351" w:type="dxa"/>
            <w:tcBorders>
              <w:top w:val="single" w:sz="6" w:space="0" w:color="008000"/>
              <w:bottom w:val="nil"/>
            </w:tcBorders>
            <w:shd w:val="clear" w:color="auto" w:fill="FFFFFF"/>
          </w:tcPr>
          <w:p w14:paraId="62F7BA5C" w14:textId="455BA6A1" w:rsidR="005608AB" w:rsidRPr="00B57B36" w:rsidRDefault="005608AB" w:rsidP="005608AB">
            <w:pPr>
              <w:pStyle w:val="CETBodytext"/>
              <w:jc w:val="left"/>
            </w:pPr>
            <w:r w:rsidRPr="002B2AAC">
              <w:t>15</w:t>
            </w:r>
          </w:p>
        </w:tc>
        <w:tc>
          <w:tcPr>
            <w:tcW w:w="1276" w:type="dxa"/>
            <w:tcBorders>
              <w:top w:val="single" w:sz="6" w:space="0" w:color="008000"/>
              <w:bottom w:val="nil"/>
            </w:tcBorders>
            <w:shd w:val="clear" w:color="auto" w:fill="FFFFFF"/>
          </w:tcPr>
          <w:p w14:paraId="54B548F7" w14:textId="4A90BA9D" w:rsidR="005608AB" w:rsidRPr="00B57B36" w:rsidRDefault="005608AB" w:rsidP="005608AB">
            <w:pPr>
              <w:pStyle w:val="CETBodytext"/>
              <w:jc w:val="left"/>
            </w:pPr>
            <w:r>
              <w:t>88</w:t>
            </w:r>
          </w:p>
        </w:tc>
        <w:tc>
          <w:tcPr>
            <w:tcW w:w="992" w:type="dxa"/>
            <w:tcBorders>
              <w:top w:val="single" w:sz="6" w:space="0" w:color="008000"/>
              <w:bottom w:val="nil"/>
            </w:tcBorders>
            <w:shd w:val="clear" w:color="auto" w:fill="FFFFFF"/>
          </w:tcPr>
          <w:p w14:paraId="49BD1B00" w14:textId="459C9D79" w:rsidR="005608AB" w:rsidRPr="00B57B36" w:rsidRDefault="006C1687" w:rsidP="005608AB">
            <w:pPr>
              <w:pStyle w:val="CETBodytext"/>
              <w:ind w:right="-1"/>
              <w:jc w:val="left"/>
              <w:rPr>
                <w:rFonts w:cs="Arial"/>
                <w:szCs w:val="18"/>
              </w:rPr>
            </w:pPr>
            <w:r>
              <w:t>13</w:t>
            </w:r>
          </w:p>
        </w:tc>
      </w:tr>
      <w:tr w:rsidR="005608AB" w:rsidRPr="00B57B36" w14:paraId="6DBC097B" w14:textId="77777777" w:rsidTr="000A045D">
        <w:tc>
          <w:tcPr>
            <w:tcW w:w="1418" w:type="dxa"/>
            <w:vMerge/>
            <w:tcBorders>
              <w:top w:val="nil"/>
              <w:bottom w:val="nil"/>
            </w:tcBorders>
            <w:shd w:val="clear" w:color="auto" w:fill="FFFFFF"/>
          </w:tcPr>
          <w:p w14:paraId="20F9B38B" w14:textId="77777777" w:rsidR="005608AB" w:rsidRDefault="005608AB" w:rsidP="005608AB">
            <w:pPr>
              <w:pStyle w:val="CETBodytext"/>
            </w:pPr>
          </w:p>
        </w:tc>
        <w:tc>
          <w:tcPr>
            <w:tcW w:w="2334" w:type="dxa"/>
            <w:tcBorders>
              <w:top w:val="nil"/>
              <w:bottom w:val="nil"/>
            </w:tcBorders>
            <w:shd w:val="clear" w:color="auto" w:fill="FFFFFF"/>
          </w:tcPr>
          <w:p w14:paraId="2669AFB8" w14:textId="60812CED" w:rsidR="005608AB" w:rsidRDefault="005608AB" w:rsidP="005608AB">
            <w:pPr>
              <w:pStyle w:val="CETBodytext"/>
              <w:jc w:val="left"/>
            </w:pPr>
            <w:r>
              <w:t>60</w:t>
            </w:r>
          </w:p>
        </w:tc>
        <w:tc>
          <w:tcPr>
            <w:tcW w:w="1351" w:type="dxa"/>
            <w:tcBorders>
              <w:top w:val="nil"/>
              <w:bottom w:val="nil"/>
            </w:tcBorders>
            <w:shd w:val="clear" w:color="auto" w:fill="FFFFFF"/>
          </w:tcPr>
          <w:p w14:paraId="3F86F69E" w14:textId="68145536" w:rsidR="005608AB" w:rsidRDefault="005608AB" w:rsidP="005608AB">
            <w:pPr>
              <w:pStyle w:val="CETBodytext"/>
              <w:jc w:val="left"/>
            </w:pPr>
            <w:r w:rsidRPr="002B2AAC">
              <w:t>8</w:t>
            </w:r>
          </w:p>
        </w:tc>
        <w:tc>
          <w:tcPr>
            <w:tcW w:w="1276" w:type="dxa"/>
            <w:tcBorders>
              <w:top w:val="nil"/>
              <w:bottom w:val="nil"/>
            </w:tcBorders>
            <w:shd w:val="clear" w:color="auto" w:fill="FFFFFF"/>
          </w:tcPr>
          <w:p w14:paraId="37AFDDE5" w14:textId="77D7C962" w:rsidR="005608AB" w:rsidRDefault="005608AB" w:rsidP="005608AB">
            <w:pPr>
              <w:pStyle w:val="CETBodytext"/>
              <w:jc w:val="left"/>
            </w:pPr>
            <w:r w:rsidRPr="002B2AAC">
              <w:t>90</w:t>
            </w:r>
          </w:p>
        </w:tc>
        <w:tc>
          <w:tcPr>
            <w:tcW w:w="992" w:type="dxa"/>
            <w:tcBorders>
              <w:top w:val="nil"/>
              <w:bottom w:val="nil"/>
            </w:tcBorders>
            <w:shd w:val="clear" w:color="auto" w:fill="FFFFFF"/>
          </w:tcPr>
          <w:p w14:paraId="70E07381" w14:textId="7C16F139" w:rsidR="005608AB" w:rsidRDefault="006C1687" w:rsidP="005608AB">
            <w:pPr>
              <w:pStyle w:val="CETBodytext"/>
              <w:ind w:right="-1"/>
              <w:jc w:val="left"/>
              <w:rPr>
                <w:rFonts w:cs="Arial"/>
                <w:szCs w:val="18"/>
              </w:rPr>
            </w:pPr>
            <w:r>
              <w:t>7</w:t>
            </w:r>
          </w:p>
        </w:tc>
      </w:tr>
      <w:tr w:rsidR="005608AB" w:rsidRPr="00B57B36" w14:paraId="035E1BFB" w14:textId="77777777" w:rsidTr="000A045D">
        <w:tc>
          <w:tcPr>
            <w:tcW w:w="1418" w:type="dxa"/>
            <w:vMerge/>
            <w:tcBorders>
              <w:top w:val="nil"/>
              <w:bottom w:val="single" w:sz="4" w:space="0" w:color="008000"/>
            </w:tcBorders>
            <w:shd w:val="clear" w:color="auto" w:fill="FFFFFF"/>
          </w:tcPr>
          <w:p w14:paraId="3F7DAC4D" w14:textId="77777777" w:rsidR="005608AB" w:rsidRDefault="005608AB" w:rsidP="005608AB">
            <w:pPr>
              <w:pStyle w:val="CETBodytext"/>
            </w:pPr>
          </w:p>
        </w:tc>
        <w:tc>
          <w:tcPr>
            <w:tcW w:w="2334" w:type="dxa"/>
            <w:tcBorders>
              <w:top w:val="nil"/>
              <w:bottom w:val="single" w:sz="4" w:space="0" w:color="008000"/>
            </w:tcBorders>
            <w:shd w:val="clear" w:color="auto" w:fill="FFFFFF"/>
          </w:tcPr>
          <w:p w14:paraId="5347CA62" w14:textId="234F5D24" w:rsidR="005608AB" w:rsidRDefault="005608AB" w:rsidP="005608AB">
            <w:pPr>
              <w:pStyle w:val="CETBodytext"/>
              <w:jc w:val="left"/>
            </w:pPr>
            <w:r>
              <w:t>90</w:t>
            </w:r>
          </w:p>
        </w:tc>
        <w:tc>
          <w:tcPr>
            <w:tcW w:w="1351" w:type="dxa"/>
            <w:tcBorders>
              <w:top w:val="nil"/>
              <w:bottom w:val="single" w:sz="4" w:space="0" w:color="008000"/>
            </w:tcBorders>
            <w:shd w:val="clear" w:color="auto" w:fill="FFFFFF"/>
          </w:tcPr>
          <w:p w14:paraId="042BE53A" w14:textId="6F15F9F1" w:rsidR="005608AB" w:rsidRDefault="005608AB" w:rsidP="005608AB">
            <w:pPr>
              <w:pStyle w:val="CETBodytext"/>
              <w:jc w:val="left"/>
            </w:pPr>
            <w:r w:rsidRPr="002B2AAC">
              <w:t>5</w:t>
            </w:r>
          </w:p>
        </w:tc>
        <w:tc>
          <w:tcPr>
            <w:tcW w:w="1276" w:type="dxa"/>
            <w:tcBorders>
              <w:top w:val="nil"/>
              <w:bottom w:val="single" w:sz="4" w:space="0" w:color="008000"/>
            </w:tcBorders>
            <w:shd w:val="clear" w:color="auto" w:fill="FFFFFF"/>
          </w:tcPr>
          <w:p w14:paraId="23058A75" w14:textId="39150E71" w:rsidR="005608AB" w:rsidRDefault="005608AB" w:rsidP="005608AB">
            <w:pPr>
              <w:pStyle w:val="CETBodytext"/>
              <w:jc w:val="left"/>
            </w:pPr>
            <w:r>
              <w:t>92</w:t>
            </w:r>
          </w:p>
        </w:tc>
        <w:tc>
          <w:tcPr>
            <w:tcW w:w="992" w:type="dxa"/>
            <w:tcBorders>
              <w:top w:val="nil"/>
              <w:bottom w:val="single" w:sz="4" w:space="0" w:color="008000"/>
            </w:tcBorders>
            <w:shd w:val="clear" w:color="auto" w:fill="FFFFFF"/>
          </w:tcPr>
          <w:p w14:paraId="269D80AC" w14:textId="50F37CE0" w:rsidR="005608AB" w:rsidRDefault="005608AB" w:rsidP="005608AB">
            <w:pPr>
              <w:pStyle w:val="CETBodytext"/>
              <w:ind w:right="-1"/>
              <w:jc w:val="left"/>
              <w:rPr>
                <w:rFonts w:cs="Arial"/>
                <w:szCs w:val="18"/>
              </w:rPr>
            </w:pPr>
            <w:r w:rsidRPr="002B2AAC">
              <w:t>5</w:t>
            </w:r>
          </w:p>
        </w:tc>
      </w:tr>
      <w:tr w:rsidR="00716A32" w:rsidRPr="00B57B36" w14:paraId="31A76296" w14:textId="77777777" w:rsidTr="000A045D">
        <w:tc>
          <w:tcPr>
            <w:tcW w:w="1418" w:type="dxa"/>
            <w:vMerge w:val="restart"/>
            <w:tcBorders>
              <w:top w:val="single" w:sz="4" w:space="0" w:color="008000"/>
              <w:bottom w:val="nil"/>
            </w:tcBorders>
            <w:shd w:val="clear" w:color="auto" w:fill="FFFFFF"/>
            <w:vAlign w:val="center"/>
          </w:tcPr>
          <w:p w14:paraId="69AE92B3" w14:textId="13965857" w:rsidR="00716A32" w:rsidRDefault="00716A32" w:rsidP="00716A32">
            <w:pPr>
              <w:pStyle w:val="CETBodytext"/>
              <w:jc w:val="left"/>
            </w:pPr>
            <w:r>
              <w:t>50-50</w:t>
            </w:r>
          </w:p>
        </w:tc>
        <w:tc>
          <w:tcPr>
            <w:tcW w:w="2334" w:type="dxa"/>
            <w:tcBorders>
              <w:top w:val="single" w:sz="4" w:space="0" w:color="008000"/>
              <w:bottom w:val="nil"/>
            </w:tcBorders>
            <w:shd w:val="clear" w:color="auto" w:fill="FFFFFF"/>
          </w:tcPr>
          <w:p w14:paraId="693EC639" w14:textId="58E6C096" w:rsidR="00716A32" w:rsidRDefault="00716A32" w:rsidP="00716A32">
            <w:pPr>
              <w:pStyle w:val="CETBodytext"/>
              <w:jc w:val="left"/>
            </w:pPr>
            <w:r>
              <w:t>30</w:t>
            </w:r>
          </w:p>
        </w:tc>
        <w:tc>
          <w:tcPr>
            <w:tcW w:w="1351" w:type="dxa"/>
            <w:tcBorders>
              <w:top w:val="single" w:sz="4" w:space="0" w:color="008000"/>
              <w:bottom w:val="nil"/>
            </w:tcBorders>
            <w:shd w:val="clear" w:color="auto" w:fill="FFFFFF"/>
          </w:tcPr>
          <w:p w14:paraId="284779CF" w14:textId="5C929569" w:rsidR="00716A32" w:rsidRDefault="00716A32" w:rsidP="00716A32">
            <w:pPr>
              <w:pStyle w:val="CETBodytext"/>
              <w:jc w:val="left"/>
            </w:pPr>
            <w:r w:rsidRPr="001933CB">
              <w:t>25</w:t>
            </w:r>
          </w:p>
        </w:tc>
        <w:tc>
          <w:tcPr>
            <w:tcW w:w="1276" w:type="dxa"/>
            <w:tcBorders>
              <w:top w:val="single" w:sz="4" w:space="0" w:color="008000"/>
              <w:bottom w:val="nil"/>
            </w:tcBorders>
            <w:shd w:val="clear" w:color="auto" w:fill="FFFFFF"/>
          </w:tcPr>
          <w:p w14:paraId="5918D2C3" w14:textId="36305322" w:rsidR="00716A32" w:rsidRDefault="00716A32" w:rsidP="00716A32">
            <w:pPr>
              <w:pStyle w:val="CETBodytext"/>
              <w:jc w:val="left"/>
            </w:pPr>
            <w:r w:rsidRPr="001933CB">
              <w:t>84</w:t>
            </w:r>
          </w:p>
        </w:tc>
        <w:tc>
          <w:tcPr>
            <w:tcW w:w="992" w:type="dxa"/>
            <w:tcBorders>
              <w:top w:val="single" w:sz="4" w:space="0" w:color="008000"/>
              <w:bottom w:val="nil"/>
            </w:tcBorders>
            <w:shd w:val="clear" w:color="auto" w:fill="FFFFFF"/>
          </w:tcPr>
          <w:p w14:paraId="285A7781" w14:textId="76F21DD6" w:rsidR="00716A32" w:rsidRDefault="00716A32" w:rsidP="00716A32">
            <w:pPr>
              <w:pStyle w:val="CETBodytext"/>
              <w:ind w:right="-1"/>
              <w:jc w:val="left"/>
              <w:rPr>
                <w:rFonts w:cs="Arial"/>
                <w:szCs w:val="18"/>
              </w:rPr>
            </w:pPr>
            <w:r w:rsidRPr="001933CB">
              <w:t>21</w:t>
            </w:r>
          </w:p>
        </w:tc>
      </w:tr>
      <w:tr w:rsidR="00716A32" w:rsidRPr="00B57B36" w14:paraId="73C08E5C" w14:textId="77777777" w:rsidTr="000A045D">
        <w:tc>
          <w:tcPr>
            <w:tcW w:w="1418" w:type="dxa"/>
            <w:vMerge/>
            <w:tcBorders>
              <w:top w:val="nil"/>
              <w:bottom w:val="nil"/>
            </w:tcBorders>
            <w:shd w:val="clear" w:color="auto" w:fill="FFFFFF"/>
          </w:tcPr>
          <w:p w14:paraId="58B37F3F" w14:textId="77777777" w:rsidR="00716A32" w:rsidRDefault="00716A32" w:rsidP="00716A32">
            <w:pPr>
              <w:pStyle w:val="CETBodytext"/>
            </w:pPr>
          </w:p>
        </w:tc>
        <w:tc>
          <w:tcPr>
            <w:tcW w:w="2334" w:type="dxa"/>
            <w:tcBorders>
              <w:top w:val="nil"/>
              <w:bottom w:val="nil"/>
            </w:tcBorders>
            <w:shd w:val="clear" w:color="auto" w:fill="FFFFFF"/>
          </w:tcPr>
          <w:p w14:paraId="79258613" w14:textId="20AC9786" w:rsidR="00716A32" w:rsidRDefault="00716A32" w:rsidP="00716A32">
            <w:pPr>
              <w:pStyle w:val="CETBodytext"/>
              <w:jc w:val="left"/>
            </w:pPr>
            <w:r>
              <w:t>60</w:t>
            </w:r>
          </w:p>
        </w:tc>
        <w:tc>
          <w:tcPr>
            <w:tcW w:w="1351" w:type="dxa"/>
            <w:tcBorders>
              <w:top w:val="nil"/>
              <w:bottom w:val="nil"/>
            </w:tcBorders>
            <w:shd w:val="clear" w:color="auto" w:fill="FFFFFF"/>
          </w:tcPr>
          <w:p w14:paraId="2F958036" w14:textId="497E9866" w:rsidR="00716A32" w:rsidRDefault="00716A32" w:rsidP="00716A32">
            <w:pPr>
              <w:pStyle w:val="CETBodytext"/>
              <w:jc w:val="left"/>
            </w:pPr>
            <w:r w:rsidRPr="001933CB">
              <w:t>14</w:t>
            </w:r>
          </w:p>
        </w:tc>
        <w:tc>
          <w:tcPr>
            <w:tcW w:w="1276" w:type="dxa"/>
            <w:tcBorders>
              <w:top w:val="nil"/>
              <w:bottom w:val="nil"/>
            </w:tcBorders>
            <w:shd w:val="clear" w:color="auto" w:fill="FFFFFF"/>
          </w:tcPr>
          <w:p w14:paraId="15647475" w14:textId="0197C369" w:rsidR="00716A32" w:rsidRDefault="00716A32" w:rsidP="00716A32">
            <w:pPr>
              <w:pStyle w:val="CETBodytext"/>
              <w:jc w:val="left"/>
            </w:pPr>
            <w:r w:rsidRPr="001933CB">
              <w:t>86</w:t>
            </w:r>
          </w:p>
        </w:tc>
        <w:tc>
          <w:tcPr>
            <w:tcW w:w="992" w:type="dxa"/>
            <w:tcBorders>
              <w:top w:val="nil"/>
              <w:bottom w:val="nil"/>
            </w:tcBorders>
            <w:shd w:val="clear" w:color="auto" w:fill="FFFFFF"/>
          </w:tcPr>
          <w:p w14:paraId="49D46201" w14:textId="416F81EB" w:rsidR="00716A32" w:rsidRDefault="00716A32" w:rsidP="00716A32">
            <w:pPr>
              <w:pStyle w:val="CETBodytext"/>
              <w:ind w:right="-1"/>
              <w:jc w:val="left"/>
              <w:rPr>
                <w:rFonts w:cs="Arial"/>
                <w:szCs w:val="18"/>
              </w:rPr>
            </w:pPr>
            <w:r w:rsidRPr="001933CB">
              <w:t>12</w:t>
            </w:r>
          </w:p>
        </w:tc>
      </w:tr>
      <w:tr w:rsidR="00716A32" w:rsidRPr="00B57B36" w14:paraId="45D59120" w14:textId="77777777" w:rsidTr="000A045D">
        <w:tc>
          <w:tcPr>
            <w:tcW w:w="1418" w:type="dxa"/>
            <w:vMerge/>
            <w:tcBorders>
              <w:top w:val="nil"/>
              <w:bottom w:val="single" w:sz="4" w:space="0" w:color="008000"/>
            </w:tcBorders>
            <w:shd w:val="clear" w:color="auto" w:fill="FFFFFF"/>
          </w:tcPr>
          <w:p w14:paraId="272C2542" w14:textId="77777777" w:rsidR="00716A32" w:rsidRDefault="00716A32" w:rsidP="00716A32">
            <w:pPr>
              <w:pStyle w:val="CETBodytext"/>
            </w:pPr>
          </w:p>
        </w:tc>
        <w:tc>
          <w:tcPr>
            <w:tcW w:w="2334" w:type="dxa"/>
            <w:tcBorders>
              <w:top w:val="nil"/>
              <w:bottom w:val="single" w:sz="4" w:space="0" w:color="008000"/>
            </w:tcBorders>
            <w:shd w:val="clear" w:color="auto" w:fill="FFFFFF"/>
          </w:tcPr>
          <w:p w14:paraId="639E1B7B" w14:textId="12BF83A4" w:rsidR="00716A32" w:rsidRDefault="00716A32" w:rsidP="00716A32">
            <w:pPr>
              <w:pStyle w:val="CETBodytext"/>
              <w:jc w:val="left"/>
            </w:pPr>
            <w:r>
              <w:t>90</w:t>
            </w:r>
          </w:p>
        </w:tc>
        <w:tc>
          <w:tcPr>
            <w:tcW w:w="1351" w:type="dxa"/>
            <w:tcBorders>
              <w:top w:val="nil"/>
              <w:bottom w:val="single" w:sz="4" w:space="0" w:color="008000"/>
            </w:tcBorders>
            <w:shd w:val="clear" w:color="auto" w:fill="FFFFFF"/>
          </w:tcPr>
          <w:p w14:paraId="43913AF7" w14:textId="18A950EE" w:rsidR="00716A32" w:rsidRDefault="00716A32" w:rsidP="00716A32">
            <w:pPr>
              <w:pStyle w:val="CETBodytext"/>
              <w:jc w:val="left"/>
            </w:pPr>
            <w:r w:rsidRPr="001933CB">
              <w:t>10</w:t>
            </w:r>
          </w:p>
        </w:tc>
        <w:tc>
          <w:tcPr>
            <w:tcW w:w="1276" w:type="dxa"/>
            <w:tcBorders>
              <w:top w:val="nil"/>
              <w:bottom w:val="single" w:sz="4" w:space="0" w:color="008000"/>
            </w:tcBorders>
            <w:shd w:val="clear" w:color="auto" w:fill="FFFFFF"/>
          </w:tcPr>
          <w:p w14:paraId="358FE42E" w14:textId="433C766B" w:rsidR="00716A32" w:rsidRDefault="0028311C" w:rsidP="00716A32">
            <w:pPr>
              <w:pStyle w:val="CETBodytext"/>
              <w:jc w:val="left"/>
            </w:pPr>
            <w:r>
              <w:t>91</w:t>
            </w:r>
          </w:p>
        </w:tc>
        <w:tc>
          <w:tcPr>
            <w:tcW w:w="992" w:type="dxa"/>
            <w:tcBorders>
              <w:top w:val="nil"/>
              <w:bottom w:val="single" w:sz="4" w:space="0" w:color="008000"/>
            </w:tcBorders>
            <w:shd w:val="clear" w:color="auto" w:fill="FFFFFF"/>
          </w:tcPr>
          <w:p w14:paraId="6C31995E" w14:textId="6DD7F2DA" w:rsidR="00716A32" w:rsidRDefault="00716A32" w:rsidP="00716A32">
            <w:pPr>
              <w:pStyle w:val="CETBodytext"/>
              <w:ind w:right="-1"/>
              <w:jc w:val="left"/>
              <w:rPr>
                <w:rFonts w:cs="Arial"/>
                <w:szCs w:val="18"/>
              </w:rPr>
            </w:pPr>
            <w:r w:rsidRPr="001933CB">
              <w:t>9</w:t>
            </w:r>
          </w:p>
        </w:tc>
      </w:tr>
      <w:tr w:rsidR="00D6765F" w:rsidRPr="00B57B36" w14:paraId="23B26A77" w14:textId="77777777" w:rsidTr="000A045D">
        <w:tc>
          <w:tcPr>
            <w:tcW w:w="1418" w:type="dxa"/>
            <w:vMerge w:val="restart"/>
            <w:tcBorders>
              <w:top w:val="single" w:sz="4" w:space="0" w:color="008000"/>
            </w:tcBorders>
            <w:shd w:val="clear" w:color="auto" w:fill="FFFFFF"/>
            <w:vAlign w:val="center"/>
          </w:tcPr>
          <w:p w14:paraId="236A99EC" w14:textId="7372B98E" w:rsidR="00D6765F" w:rsidRPr="00B57B36" w:rsidRDefault="00D6765F" w:rsidP="00D6765F">
            <w:pPr>
              <w:pStyle w:val="CETBodytext"/>
              <w:ind w:right="-1"/>
              <w:jc w:val="left"/>
              <w:rPr>
                <w:rFonts w:cs="Arial"/>
                <w:szCs w:val="18"/>
              </w:rPr>
            </w:pPr>
            <w:r>
              <w:t>30-70</w:t>
            </w:r>
          </w:p>
        </w:tc>
        <w:tc>
          <w:tcPr>
            <w:tcW w:w="2334" w:type="dxa"/>
            <w:tcBorders>
              <w:top w:val="single" w:sz="4" w:space="0" w:color="008000"/>
            </w:tcBorders>
            <w:shd w:val="clear" w:color="auto" w:fill="FFFFFF"/>
          </w:tcPr>
          <w:p w14:paraId="00BFCB89" w14:textId="5BCAD324" w:rsidR="00D6765F" w:rsidRDefault="00D6765F" w:rsidP="00D6765F">
            <w:pPr>
              <w:pStyle w:val="CETBodytext"/>
              <w:ind w:right="-1"/>
              <w:jc w:val="left"/>
              <w:rPr>
                <w:rFonts w:cs="Arial"/>
                <w:szCs w:val="18"/>
              </w:rPr>
            </w:pPr>
            <w:r>
              <w:rPr>
                <w:rFonts w:cs="Arial"/>
                <w:szCs w:val="18"/>
              </w:rPr>
              <w:t>30</w:t>
            </w:r>
          </w:p>
        </w:tc>
        <w:tc>
          <w:tcPr>
            <w:tcW w:w="1351" w:type="dxa"/>
            <w:tcBorders>
              <w:top w:val="single" w:sz="4" w:space="0" w:color="008000"/>
            </w:tcBorders>
            <w:shd w:val="clear" w:color="auto" w:fill="FFFFFF"/>
          </w:tcPr>
          <w:p w14:paraId="4B9FC7B4" w14:textId="6E7CE950" w:rsidR="00D6765F" w:rsidRPr="00B57B36" w:rsidRDefault="00D6765F" w:rsidP="00D6765F">
            <w:pPr>
              <w:pStyle w:val="CETBodytext"/>
              <w:ind w:right="-1"/>
              <w:jc w:val="left"/>
              <w:rPr>
                <w:rFonts w:cs="Arial"/>
                <w:szCs w:val="18"/>
              </w:rPr>
            </w:pPr>
            <w:r w:rsidRPr="0072273B">
              <w:t>35</w:t>
            </w:r>
          </w:p>
        </w:tc>
        <w:tc>
          <w:tcPr>
            <w:tcW w:w="1276" w:type="dxa"/>
            <w:tcBorders>
              <w:top w:val="single" w:sz="4" w:space="0" w:color="008000"/>
            </w:tcBorders>
            <w:shd w:val="clear" w:color="auto" w:fill="FFFFFF"/>
          </w:tcPr>
          <w:p w14:paraId="4BBD1D7B" w14:textId="05A1F099" w:rsidR="00D6765F" w:rsidRPr="00B57B36" w:rsidRDefault="00D6765F" w:rsidP="00D6765F">
            <w:pPr>
              <w:pStyle w:val="CETBodytext"/>
              <w:ind w:right="-1"/>
              <w:jc w:val="left"/>
              <w:rPr>
                <w:rFonts w:cs="Arial"/>
                <w:szCs w:val="18"/>
              </w:rPr>
            </w:pPr>
            <w:r>
              <w:t>88</w:t>
            </w:r>
          </w:p>
        </w:tc>
        <w:tc>
          <w:tcPr>
            <w:tcW w:w="992" w:type="dxa"/>
            <w:tcBorders>
              <w:top w:val="single" w:sz="4" w:space="0" w:color="008000"/>
            </w:tcBorders>
            <w:shd w:val="clear" w:color="auto" w:fill="FFFFFF"/>
          </w:tcPr>
          <w:p w14:paraId="3120D066" w14:textId="3CD1AE5F" w:rsidR="00D6765F" w:rsidRPr="00B57B36" w:rsidRDefault="00D6765F" w:rsidP="00D6765F">
            <w:pPr>
              <w:pStyle w:val="CETBodytext"/>
              <w:ind w:right="-1"/>
              <w:jc w:val="left"/>
              <w:rPr>
                <w:rFonts w:cs="Arial"/>
                <w:szCs w:val="18"/>
              </w:rPr>
            </w:pPr>
            <w:r w:rsidRPr="0072273B">
              <w:t>3</w:t>
            </w:r>
            <w:r w:rsidR="00716A32">
              <w:t>1</w:t>
            </w:r>
          </w:p>
        </w:tc>
      </w:tr>
      <w:tr w:rsidR="00D6765F" w:rsidRPr="00B57B36" w14:paraId="0C8BB575" w14:textId="77777777" w:rsidTr="000A045D">
        <w:tc>
          <w:tcPr>
            <w:tcW w:w="1418" w:type="dxa"/>
            <w:vMerge/>
            <w:shd w:val="clear" w:color="auto" w:fill="FFFFFF"/>
          </w:tcPr>
          <w:p w14:paraId="56E6E198" w14:textId="77777777" w:rsidR="00D6765F" w:rsidRDefault="00D6765F" w:rsidP="00D6765F">
            <w:pPr>
              <w:pStyle w:val="CETBodytext"/>
              <w:ind w:right="-1"/>
            </w:pPr>
          </w:p>
        </w:tc>
        <w:tc>
          <w:tcPr>
            <w:tcW w:w="2334" w:type="dxa"/>
            <w:shd w:val="clear" w:color="auto" w:fill="FFFFFF"/>
          </w:tcPr>
          <w:p w14:paraId="726970DD" w14:textId="6547404E" w:rsidR="00D6765F" w:rsidRDefault="00D6765F" w:rsidP="00D6765F">
            <w:pPr>
              <w:pStyle w:val="CETBodytext"/>
              <w:ind w:right="-1"/>
              <w:jc w:val="left"/>
              <w:rPr>
                <w:rFonts w:cs="Arial"/>
                <w:szCs w:val="18"/>
              </w:rPr>
            </w:pPr>
            <w:r>
              <w:rPr>
                <w:rFonts w:cs="Arial"/>
                <w:szCs w:val="18"/>
              </w:rPr>
              <w:t>60</w:t>
            </w:r>
          </w:p>
        </w:tc>
        <w:tc>
          <w:tcPr>
            <w:tcW w:w="1351" w:type="dxa"/>
            <w:shd w:val="clear" w:color="auto" w:fill="FFFFFF"/>
          </w:tcPr>
          <w:p w14:paraId="521BB6A9" w14:textId="490FA45D" w:rsidR="00D6765F" w:rsidRDefault="00D6765F" w:rsidP="00D6765F">
            <w:pPr>
              <w:pStyle w:val="CETBodytext"/>
              <w:ind w:right="-1"/>
              <w:jc w:val="left"/>
              <w:rPr>
                <w:rFonts w:cs="Arial"/>
                <w:szCs w:val="18"/>
              </w:rPr>
            </w:pPr>
            <w:r w:rsidRPr="0072273B">
              <w:t>20</w:t>
            </w:r>
          </w:p>
        </w:tc>
        <w:tc>
          <w:tcPr>
            <w:tcW w:w="1276" w:type="dxa"/>
            <w:shd w:val="clear" w:color="auto" w:fill="FFFFFF"/>
          </w:tcPr>
          <w:p w14:paraId="0C3B4C49" w14:textId="27B891E7" w:rsidR="00D6765F" w:rsidRDefault="00D6765F" w:rsidP="00D6765F">
            <w:pPr>
              <w:pStyle w:val="CETBodytext"/>
              <w:ind w:right="-1"/>
              <w:jc w:val="left"/>
              <w:rPr>
                <w:rFonts w:cs="Arial"/>
                <w:szCs w:val="18"/>
              </w:rPr>
            </w:pPr>
            <w:r>
              <w:t>90</w:t>
            </w:r>
          </w:p>
        </w:tc>
        <w:tc>
          <w:tcPr>
            <w:tcW w:w="992" w:type="dxa"/>
            <w:shd w:val="clear" w:color="auto" w:fill="FFFFFF"/>
          </w:tcPr>
          <w:p w14:paraId="59EA4CA8" w14:textId="44C90886" w:rsidR="00D6765F" w:rsidRDefault="00D6765F" w:rsidP="00D6765F">
            <w:pPr>
              <w:pStyle w:val="CETBodytext"/>
              <w:ind w:right="-1"/>
              <w:jc w:val="left"/>
              <w:rPr>
                <w:rFonts w:cs="Arial"/>
                <w:szCs w:val="18"/>
              </w:rPr>
            </w:pPr>
            <w:r w:rsidRPr="0072273B">
              <w:t>18</w:t>
            </w:r>
          </w:p>
        </w:tc>
      </w:tr>
      <w:tr w:rsidR="00D6765F" w:rsidRPr="00B57B36" w14:paraId="3E4CB767" w14:textId="77777777" w:rsidTr="000A045D">
        <w:tc>
          <w:tcPr>
            <w:tcW w:w="1418" w:type="dxa"/>
            <w:vMerge/>
            <w:shd w:val="clear" w:color="auto" w:fill="FFFFFF"/>
          </w:tcPr>
          <w:p w14:paraId="3A4DEE32" w14:textId="77777777" w:rsidR="00D6765F" w:rsidRDefault="00D6765F" w:rsidP="00D6765F">
            <w:pPr>
              <w:pStyle w:val="CETBodytext"/>
              <w:ind w:right="-1"/>
            </w:pPr>
          </w:p>
        </w:tc>
        <w:tc>
          <w:tcPr>
            <w:tcW w:w="2334" w:type="dxa"/>
            <w:shd w:val="clear" w:color="auto" w:fill="FFFFFF"/>
          </w:tcPr>
          <w:p w14:paraId="5AB7C60F" w14:textId="6AEE45E3" w:rsidR="00D6765F" w:rsidRDefault="00D6765F" w:rsidP="00D6765F">
            <w:pPr>
              <w:pStyle w:val="CETBodytext"/>
              <w:ind w:right="-1"/>
              <w:jc w:val="left"/>
              <w:rPr>
                <w:rFonts w:cs="Arial"/>
                <w:szCs w:val="18"/>
              </w:rPr>
            </w:pPr>
            <w:r>
              <w:rPr>
                <w:rFonts w:cs="Arial"/>
                <w:szCs w:val="18"/>
              </w:rPr>
              <w:t>90</w:t>
            </w:r>
          </w:p>
        </w:tc>
        <w:tc>
          <w:tcPr>
            <w:tcW w:w="1351" w:type="dxa"/>
            <w:shd w:val="clear" w:color="auto" w:fill="FFFFFF"/>
          </w:tcPr>
          <w:p w14:paraId="57361BBE" w14:textId="782158D3" w:rsidR="00D6765F" w:rsidRDefault="00D6765F" w:rsidP="00D6765F">
            <w:pPr>
              <w:pStyle w:val="CETBodytext"/>
              <w:ind w:right="-1"/>
              <w:jc w:val="left"/>
              <w:rPr>
                <w:rFonts w:cs="Arial"/>
                <w:szCs w:val="18"/>
              </w:rPr>
            </w:pPr>
            <w:r w:rsidRPr="0072273B">
              <w:t>12</w:t>
            </w:r>
          </w:p>
        </w:tc>
        <w:tc>
          <w:tcPr>
            <w:tcW w:w="1276" w:type="dxa"/>
            <w:shd w:val="clear" w:color="auto" w:fill="FFFFFF"/>
          </w:tcPr>
          <w:p w14:paraId="51D3303F" w14:textId="17CAC27E" w:rsidR="00D6765F" w:rsidRDefault="00D6765F" w:rsidP="00D6765F">
            <w:pPr>
              <w:pStyle w:val="CETBodytext"/>
              <w:ind w:right="-1"/>
              <w:jc w:val="left"/>
              <w:rPr>
                <w:rFonts w:cs="Arial"/>
                <w:szCs w:val="18"/>
              </w:rPr>
            </w:pPr>
            <w:r w:rsidRPr="0072273B">
              <w:t>92</w:t>
            </w:r>
          </w:p>
        </w:tc>
        <w:tc>
          <w:tcPr>
            <w:tcW w:w="992" w:type="dxa"/>
            <w:shd w:val="clear" w:color="auto" w:fill="FFFFFF"/>
          </w:tcPr>
          <w:p w14:paraId="2DEED421" w14:textId="6F58D1B9" w:rsidR="00D6765F" w:rsidRDefault="00D6765F" w:rsidP="00D6765F">
            <w:pPr>
              <w:pStyle w:val="CETBodytext"/>
              <w:ind w:right="-1"/>
              <w:jc w:val="left"/>
              <w:rPr>
                <w:rFonts w:cs="Arial"/>
                <w:szCs w:val="18"/>
              </w:rPr>
            </w:pPr>
            <w:r w:rsidRPr="0072273B">
              <w:t>11</w:t>
            </w:r>
          </w:p>
        </w:tc>
      </w:tr>
    </w:tbl>
    <w:p w14:paraId="6D5B6AEC" w14:textId="77777777" w:rsidR="00AD44EF" w:rsidRDefault="00AD44EF" w:rsidP="00F9737E">
      <w:pPr>
        <w:pStyle w:val="CETheadingx"/>
      </w:pPr>
      <w:r>
        <w:lastRenderedPageBreak/>
        <w:t>Odorization process</w:t>
      </w:r>
    </w:p>
    <w:p w14:paraId="5B610969" w14:textId="33DC7F01" w:rsidR="00360736" w:rsidRDefault="00360736" w:rsidP="00360736">
      <w:pPr>
        <w:pStyle w:val="CETBodytext"/>
      </w:pPr>
      <w:r>
        <w:t xml:space="preserve">As </w:t>
      </w:r>
      <w:r w:rsidR="00786CAF">
        <w:t xml:space="preserve">regarding </w:t>
      </w:r>
      <w:r w:rsidRPr="003A28F5">
        <w:t>the</w:t>
      </w:r>
      <w:r>
        <w:t xml:space="preserve"> study of the</w:t>
      </w:r>
      <w:r w:rsidRPr="003A28F5">
        <w:t xml:space="preserve"> vapour pressures </w:t>
      </w:r>
      <w:r w:rsidR="00BB5BBF">
        <w:t>methyl acrylate and ethyl acrylate</w:t>
      </w:r>
      <w:r>
        <w:t xml:space="preserve">, the data obtained from two different equations were compared. The first equation is a </w:t>
      </w:r>
      <w:proofErr w:type="spellStart"/>
      <w:r>
        <w:t>Van’t</w:t>
      </w:r>
      <w:proofErr w:type="spellEnd"/>
      <w:r>
        <w:t xml:space="preserve"> </w:t>
      </w:r>
      <w:r w:rsidR="00BB5BBF">
        <w:t>H</w:t>
      </w:r>
      <w:r>
        <w:t xml:space="preserve">off, used by the PRO II software with database parameters reported in Table </w:t>
      </w:r>
      <w:r w:rsidR="00A30E99">
        <w:t>3</w:t>
      </w:r>
      <w:r>
        <w:t xml:space="preserve">. The second one is an Antoine equation, with the parameters reported in Table </w:t>
      </w:r>
      <w:r w:rsidR="00A30E99">
        <w:t>4</w:t>
      </w:r>
      <w:r>
        <w:t>.</w:t>
      </w:r>
    </w:p>
    <w:tbl>
      <w:tblPr>
        <w:tblW w:w="5000" w:type="pct"/>
        <w:tblLook w:val="04A0" w:firstRow="1" w:lastRow="0" w:firstColumn="1" w:lastColumn="0" w:noHBand="0" w:noVBand="1"/>
      </w:tblPr>
      <w:tblGrid>
        <w:gridCol w:w="7983"/>
        <w:gridCol w:w="804"/>
      </w:tblGrid>
      <w:tr w:rsidR="00360736" w:rsidRPr="00B57B36" w14:paraId="272290D2" w14:textId="77777777" w:rsidTr="00C5373B">
        <w:tc>
          <w:tcPr>
            <w:tcW w:w="8188" w:type="dxa"/>
            <w:shd w:val="clear" w:color="auto" w:fill="auto"/>
            <w:vAlign w:val="center"/>
          </w:tcPr>
          <w:p w14:paraId="34B2ECBE" w14:textId="1B2EC685" w:rsidR="00360736" w:rsidRPr="00215770" w:rsidRDefault="00215770" w:rsidP="00D35FC8">
            <w:pPr>
              <w:pStyle w:val="CETEquation"/>
              <w:spacing w:before="0" w:after="0"/>
              <w:rPr>
                <w:rFonts w:ascii="Cambria Math" w:hAnsi="Cambria Math"/>
                <w:oMath/>
              </w:rPr>
            </w:pPr>
            <m:oMath>
              <m:r>
                <m:rPr>
                  <m:sty m:val="p"/>
                </m:rPr>
                <w:rPr>
                  <w:rFonts w:ascii="Cambria Math" w:hAnsi="Cambria Math"/>
                </w:rPr>
                <m:t>log P=</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2</m:t>
                      </m:r>
                    </m:sub>
                  </m:sSub>
                </m:num>
                <m:den>
                  <m:r>
                    <m:rPr>
                      <m:sty m:val="p"/>
                    </m:rPr>
                    <w:rPr>
                      <w:rFonts w:ascii="Cambria Math" w:hAnsi="Cambria Math"/>
                    </w:rPr>
                    <m:t>T</m:t>
                  </m:r>
                </m:den>
              </m:f>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3</m:t>
                  </m:r>
                </m:sub>
              </m:sSub>
              <m:func>
                <m:funcPr>
                  <m:ctrlPr>
                    <w:rPr>
                      <w:rFonts w:ascii="Cambria Math" w:hAnsi="Cambria Math"/>
                      <w:iCs/>
                    </w:rPr>
                  </m:ctrlPr>
                </m:funcPr>
                <m:fName>
                  <m:r>
                    <m:rPr>
                      <m:sty m:val="p"/>
                    </m:rPr>
                    <w:rPr>
                      <w:rFonts w:ascii="Cambria Math" w:hAnsi="Cambria Math"/>
                    </w:rPr>
                    <m:t>ln</m:t>
                  </m:r>
                </m:fName>
                <m:e>
                  <m:d>
                    <m:dPr>
                      <m:ctrlPr>
                        <w:rPr>
                          <w:rFonts w:ascii="Cambria Math" w:hAnsi="Cambria Math"/>
                          <w:iCs/>
                        </w:rPr>
                      </m:ctrlPr>
                    </m:dPr>
                    <m:e>
                      <m:r>
                        <m:rPr>
                          <m:sty m:val="p"/>
                        </m:rPr>
                        <w:rPr>
                          <w:rFonts w:ascii="Cambria Math" w:hAnsi="Cambria Math"/>
                        </w:rPr>
                        <m:t>T</m:t>
                      </m:r>
                    </m:e>
                  </m:d>
                </m:e>
              </m:func>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4</m:t>
                  </m:r>
                </m:sub>
              </m:sSub>
              <m:sSup>
                <m:sSupPr>
                  <m:ctrlPr>
                    <w:rPr>
                      <w:rFonts w:ascii="Cambria Math" w:hAnsi="Cambria Math"/>
                      <w:iCs/>
                    </w:rPr>
                  </m:ctrlPr>
                </m:sSupPr>
                <m:e>
                  <m:r>
                    <m:rPr>
                      <m:sty m:val="p"/>
                    </m:rPr>
                    <w:rPr>
                      <w:rFonts w:ascii="Cambria Math" w:hAnsi="Cambria Math"/>
                    </w:rPr>
                    <m:t>T</m:t>
                  </m:r>
                </m:e>
                <m:sup>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5</m:t>
                      </m:r>
                    </m:sub>
                  </m:sSub>
                </m:sup>
              </m:sSup>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6</m:t>
                  </m:r>
                </m:sub>
              </m:sSub>
              <m:sSup>
                <m:sSupPr>
                  <m:ctrlPr>
                    <w:rPr>
                      <w:rFonts w:ascii="Cambria Math" w:hAnsi="Cambria Math"/>
                      <w:iCs/>
                    </w:rPr>
                  </m:ctrlPr>
                </m:sSupPr>
                <m:e>
                  <m:r>
                    <m:rPr>
                      <m:sty m:val="p"/>
                    </m:rPr>
                    <w:rPr>
                      <w:rFonts w:ascii="Cambria Math" w:hAnsi="Cambria Math"/>
                    </w:rPr>
                    <m:t>T</m:t>
                  </m:r>
                </m:e>
                <m:sup>
                  <m:r>
                    <m:rPr>
                      <m:sty m:val="p"/>
                    </m:rPr>
                    <w:rPr>
                      <w:rFonts w:ascii="Cambria Math" w:hAnsi="Cambria Math"/>
                    </w:rPr>
                    <m:t>3</m:t>
                  </m:r>
                </m:sup>
              </m:sSup>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7</m:t>
                  </m:r>
                </m:sub>
              </m:sSub>
              <m:sSup>
                <m:sSupPr>
                  <m:ctrlPr>
                    <w:rPr>
                      <w:rFonts w:ascii="Cambria Math" w:hAnsi="Cambria Math"/>
                      <w:iCs/>
                    </w:rPr>
                  </m:ctrlPr>
                </m:sSupPr>
                <m:e>
                  <m:r>
                    <m:rPr>
                      <m:sty m:val="p"/>
                    </m:rPr>
                    <w:rPr>
                      <w:rFonts w:ascii="Cambria Math" w:hAnsi="Cambria Math"/>
                    </w:rPr>
                    <m:t>T</m:t>
                  </m:r>
                </m:e>
                <m:sup>
                  <m:r>
                    <m:rPr>
                      <m:sty m:val="p"/>
                    </m:rPr>
                    <w:rPr>
                      <w:rFonts w:ascii="Cambria Math" w:hAnsi="Cambria Math"/>
                    </w:rPr>
                    <m:t>6</m:t>
                  </m:r>
                </m:sup>
              </m:sSup>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8</m:t>
                      </m:r>
                    </m:sub>
                  </m:sSub>
                </m:num>
                <m:den>
                  <m:sSup>
                    <m:sSupPr>
                      <m:ctrlPr>
                        <w:rPr>
                          <w:rFonts w:ascii="Cambria Math" w:hAnsi="Cambria Math"/>
                          <w:iCs/>
                        </w:rPr>
                      </m:ctrlPr>
                    </m:sSupPr>
                    <m:e>
                      <m:r>
                        <m:rPr>
                          <m:sty m:val="p"/>
                        </m:rPr>
                        <w:rPr>
                          <w:rFonts w:ascii="Cambria Math" w:hAnsi="Cambria Math"/>
                        </w:rPr>
                        <m:t>T</m:t>
                      </m:r>
                    </m:e>
                    <m:sup>
                      <m:r>
                        <m:rPr>
                          <m:sty m:val="p"/>
                        </m:rPr>
                        <w:rPr>
                          <w:rFonts w:ascii="Cambria Math" w:hAnsi="Cambria Math"/>
                        </w:rPr>
                        <m:t>2</m:t>
                      </m:r>
                    </m:sup>
                  </m:sSup>
                </m:den>
              </m:f>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9</m:t>
                      </m:r>
                    </m:sub>
                  </m:sSub>
                </m:num>
                <m:den>
                  <m:sSup>
                    <m:sSupPr>
                      <m:ctrlPr>
                        <w:rPr>
                          <w:rFonts w:ascii="Cambria Math" w:hAnsi="Cambria Math"/>
                          <w:iCs/>
                        </w:rPr>
                      </m:ctrlPr>
                    </m:sSupPr>
                    <m:e>
                      <m:r>
                        <m:rPr>
                          <m:sty m:val="p"/>
                        </m:rPr>
                        <w:rPr>
                          <w:rFonts w:ascii="Cambria Math" w:hAnsi="Cambria Math"/>
                        </w:rPr>
                        <m:t>T</m:t>
                      </m:r>
                    </m:e>
                    <m:sup>
                      <m:r>
                        <m:rPr>
                          <m:sty m:val="p"/>
                        </m:rPr>
                        <w:rPr>
                          <w:rFonts w:ascii="Cambria Math" w:hAnsi="Cambria Math"/>
                        </w:rPr>
                        <m:t>4</m:t>
                      </m:r>
                    </m:sup>
                  </m:sSup>
                </m:den>
              </m:f>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10</m:t>
                  </m:r>
                </m:sub>
              </m:sSub>
              <m:sSup>
                <m:sSupPr>
                  <m:ctrlPr>
                    <w:rPr>
                      <w:rFonts w:ascii="Cambria Math" w:hAnsi="Cambria Math"/>
                      <w:iCs/>
                    </w:rPr>
                  </m:ctrlPr>
                </m:sSupPr>
                <m:e>
                  <m:r>
                    <m:rPr>
                      <m:sty m:val="p"/>
                    </m:rPr>
                    <w:rPr>
                      <w:rFonts w:ascii="Cambria Math" w:hAnsi="Cambria Math"/>
                    </w:rPr>
                    <m:t>T</m:t>
                  </m:r>
                </m:e>
                <m:sup>
                  <m:r>
                    <m:rPr>
                      <m:sty m:val="p"/>
                    </m:rPr>
                    <w:rPr>
                      <w:rFonts w:ascii="Cambria Math" w:hAnsi="Cambria Math"/>
                    </w:rPr>
                    <m:t>2</m:t>
                  </m:r>
                </m:sup>
              </m:sSup>
              <m:r>
                <m:rPr>
                  <m:sty m:val="p"/>
                </m:rPr>
                <w:rPr>
                  <w:rFonts w:ascii="Cambria Math" w:hAnsi="Cambria Math"/>
                </w:rPr>
                <m:t xml:space="preserve"> </m:t>
              </m:r>
            </m:oMath>
            <w:r w:rsidR="00360736" w:rsidRPr="00215770">
              <w:rPr>
                <w:iCs/>
              </w:rPr>
              <w:t xml:space="preserve"> </w:t>
            </w:r>
          </w:p>
        </w:tc>
        <w:tc>
          <w:tcPr>
            <w:tcW w:w="815" w:type="dxa"/>
            <w:shd w:val="clear" w:color="auto" w:fill="auto"/>
            <w:vAlign w:val="center"/>
          </w:tcPr>
          <w:p w14:paraId="4F310891" w14:textId="15321F96" w:rsidR="00360736" w:rsidRPr="00B57B36" w:rsidRDefault="00360736" w:rsidP="00D35FC8">
            <w:pPr>
              <w:pStyle w:val="CETEquation"/>
              <w:spacing w:before="0"/>
              <w:jc w:val="right"/>
            </w:pPr>
            <w:r w:rsidRPr="00B57B36">
              <w:t>(</w:t>
            </w:r>
            <w:r w:rsidR="00A30E99">
              <w:t>4</w:t>
            </w:r>
            <w:r w:rsidRPr="00B57B36">
              <w:t>)</w:t>
            </w:r>
          </w:p>
        </w:tc>
      </w:tr>
    </w:tbl>
    <w:p w14:paraId="741AA293" w14:textId="255F04F6" w:rsidR="00360736" w:rsidRDefault="00360736" w:rsidP="00F9737E">
      <w:pPr>
        <w:pStyle w:val="CETTabletitle"/>
        <w:spacing w:before="120"/>
      </w:pPr>
      <w:r w:rsidRPr="00B57B36">
        <w:t xml:space="preserve">Table </w:t>
      </w:r>
      <w:r w:rsidR="00A30E99">
        <w:t>3</w:t>
      </w:r>
      <w:r w:rsidRPr="00B57B36">
        <w:t xml:space="preserve">: </w:t>
      </w:r>
      <w:proofErr w:type="spellStart"/>
      <w:r>
        <w:t>Van’t</w:t>
      </w:r>
      <w:proofErr w:type="spellEnd"/>
      <w:r>
        <w:t xml:space="preserve"> </w:t>
      </w:r>
      <w:proofErr w:type="spellStart"/>
      <w:r>
        <w:t>hoff</w:t>
      </w:r>
      <w:proofErr w:type="spellEnd"/>
      <w:r>
        <w:t xml:space="preserve"> coefficients for the two different compounds.</w:t>
      </w:r>
    </w:p>
    <w:tbl>
      <w:tblPr>
        <w:tblW w:w="880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50"/>
        <w:gridCol w:w="718"/>
        <w:gridCol w:w="709"/>
        <w:gridCol w:w="851"/>
        <w:gridCol w:w="1134"/>
        <w:gridCol w:w="567"/>
        <w:gridCol w:w="708"/>
        <w:gridCol w:w="2572"/>
      </w:tblGrid>
      <w:tr w:rsidR="00064FA4" w:rsidRPr="00B57B36" w14:paraId="50649613" w14:textId="75191260" w:rsidTr="00064FA4">
        <w:tc>
          <w:tcPr>
            <w:tcW w:w="1550" w:type="dxa"/>
            <w:tcBorders>
              <w:top w:val="single" w:sz="12" w:space="0" w:color="008000"/>
              <w:bottom w:val="single" w:sz="6" w:space="0" w:color="008000"/>
            </w:tcBorders>
            <w:shd w:val="clear" w:color="auto" w:fill="FFFFFF"/>
            <w:vAlign w:val="center"/>
          </w:tcPr>
          <w:p w14:paraId="61785364" w14:textId="3741D106" w:rsidR="00FB0138" w:rsidRPr="00B57B36" w:rsidRDefault="00FB0138" w:rsidP="00FB0138">
            <w:pPr>
              <w:pStyle w:val="CETBodytext"/>
            </w:pPr>
            <w:r>
              <w:t>Compound</w:t>
            </w:r>
          </w:p>
        </w:tc>
        <w:tc>
          <w:tcPr>
            <w:tcW w:w="718" w:type="dxa"/>
            <w:tcBorders>
              <w:top w:val="single" w:sz="12" w:space="0" w:color="008000"/>
              <w:bottom w:val="single" w:sz="6" w:space="0" w:color="008000"/>
            </w:tcBorders>
            <w:shd w:val="clear" w:color="auto" w:fill="FFFFFF"/>
            <w:vAlign w:val="center"/>
          </w:tcPr>
          <w:p w14:paraId="602412BF" w14:textId="629D6974" w:rsidR="00FB0138" w:rsidRPr="00B57B36" w:rsidRDefault="00FB0138" w:rsidP="00FB0138">
            <w:pPr>
              <w:pStyle w:val="CETBodytext"/>
              <w:jc w:val="left"/>
            </w:pPr>
            <w:r>
              <w:t>C1</w:t>
            </w:r>
          </w:p>
        </w:tc>
        <w:tc>
          <w:tcPr>
            <w:tcW w:w="709" w:type="dxa"/>
            <w:tcBorders>
              <w:top w:val="single" w:sz="12" w:space="0" w:color="008000"/>
              <w:bottom w:val="single" w:sz="6" w:space="0" w:color="008000"/>
            </w:tcBorders>
            <w:shd w:val="clear" w:color="auto" w:fill="FFFFFF"/>
            <w:vAlign w:val="center"/>
          </w:tcPr>
          <w:p w14:paraId="62F0070C" w14:textId="6DCFC60F" w:rsidR="00FB0138" w:rsidRPr="00B57B36" w:rsidRDefault="00FB0138" w:rsidP="00FB0138">
            <w:pPr>
              <w:pStyle w:val="CETBodytext"/>
              <w:jc w:val="left"/>
            </w:pPr>
            <w:r>
              <w:t>C2</w:t>
            </w:r>
          </w:p>
        </w:tc>
        <w:tc>
          <w:tcPr>
            <w:tcW w:w="851" w:type="dxa"/>
            <w:tcBorders>
              <w:top w:val="single" w:sz="12" w:space="0" w:color="008000"/>
              <w:bottom w:val="single" w:sz="6" w:space="0" w:color="008000"/>
            </w:tcBorders>
            <w:shd w:val="clear" w:color="auto" w:fill="FFFFFF"/>
            <w:vAlign w:val="center"/>
          </w:tcPr>
          <w:p w14:paraId="2D4B3326" w14:textId="0888865F" w:rsidR="00FB0138" w:rsidRPr="00B57B36" w:rsidRDefault="00FB0138" w:rsidP="00FB0138">
            <w:pPr>
              <w:pStyle w:val="CETBodytext"/>
              <w:ind w:right="-1"/>
              <w:jc w:val="left"/>
              <w:rPr>
                <w:rFonts w:cs="Arial"/>
                <w:szCs w:val="18"/>
              </w:rPr>
            </w:pPr>
            <w:r>
              <w:rPr>
                <w:rFonts w:cs="Arial"/>
                <w:szCs w:val="18"/>
              </w:rPr>
              <w:t>C3</w:t>
            </w:r>
          </w:p>
        </w:tc>
        <w:tc>
          <w:tcPr>
            <w:tcW w:w="1134" w:type="dxa"/>
            <w:tcBorders>
              <w:top w:val="single" w:sz="12" w:space="0" w:color="008000"/>
              <w:bottom w:val="single" w:sz="6" w:space="0" w:color="008000"/>
            </w:tcBorders>
            <w:shd w:val="clear" w:color="auto" w:fill="FFFFFF"/>
            <w:vAlign w:val="center"/>
          </w:tcPr>
          <w:p w14:paraId="40AB0E40" w14:textId="78978D93" w:rsidR="00FB0138" w:rsidRDefault="00FB0138" w:rsidP="00FB0138">
            <w:pPr>
              <w:pStyle w:val="CETBodytext"/>
              <w:ind w:right="-1"/>
              <w:rPr>
                <w:rFonts w:cs="Arial"/>
                <w:szCs w:val="18"/>
              </w:rPr>
            </w:pPr>
            <w:r>
              <w:rPr>
                <w:rFonts w:cs="Arial"/>
                <w:szCs w:val="18"/>
              </w:rPr>
              <w:t>C4</w:t>
            </w:r>
          </w:p>
        </w:tc>
        <w:tc>
          <w:tcPr>
            <w:tcW w:w="567" w:type="dxa"/>
            <w:tcBorders>
              <w:top w:val="single" w:sz="12" w:space="0" w:color="008000"/>
              <w:bottom w:val="single" w:sz="6" w:space="0" w:color="008000"/>
            </w:tcBorders>
            <w:shd w:val="clear" w:color="auto" w:fill="FFFFFF"/>
            <w:vAlign w:val="center"/>
          </w:tcPr>
          <w:p w14:paraId="415F0668" w14:textId="691F40E7" w:rsidR="00FB0138" w:rsidRDefault="00FB0138" w:rsidP="00FB0138">
            <w:pPr>
              <w:pStyle w:val="CETBodytext"/>
              <w:ind w:right="-1"/>
              <w:rPr>
                <w:rFonts w:cs="Arial"/>
                <w:szCs w:val="18"/>
              </w:rPr>
            </w:pPr>
            <w:r>
              <w:rPr>
                <w:rFonts w:cs="Arial"/>
                <w:szCs w:val="18"/>
              </w:rPr>
              <w:t>C5</w:t>
            </w:r>
          </w:p>
        </w:tc>
        <w:tc>
          <w:tcPr>
            <w:tcW w:w="708" w:type="dxa"/>
            <w:tcBorders>
              <w:top w:val="single" w:sz="12" w:space="0" w:color="008000"/>
              <w:bottom w:val="single" w:sz="6" w:space="0" w:color="008000"/>
            </w:tcBorders>
            <w:shd w:val="clear" w:color="auto" w:fill="FFFFFF"/>
            <w:vAlign w:val="center"/>
          </w:tcPr>
          <w:p w14:paraId="38F5FFD6" w14:textId="65D23D01" w:rsidR="00FB0138" w:rsidRPr="00B57B36" w:rsidRDefault="00FB0138" w:rsidP="00FB0138">
            <w:pPr>
              <w:pStyle w:val="CETBodytext"/>
              <w:ind w:right="-1"/>
              <w:rPr>
                <w:rFonts w:cs="Arial"/>
                <w:szCs w:val="18"/>
              </w:rPr>
            </w:pPr>
            <w:r>
              <w:rPr>
                <w:rFonts w:cs="Arial"/>
                <w:szCs w:val="18"/>
              </w:rPr>
              <w:t>C6-10</w:t>
            </w:r>
          </w:p>
        </w:tc>
        <w:tc>
          <w:tcPr>
            <w:tcW w:w="2572" w:type="dxa"/>
            <w:tcBorders>
              <w:top w:val="single" w:sz="12" w:space="0" w:color="008000"/>
              <w:bottom w:val="single" w:sz="6" w:space="0" w:color="008000"/>
            </w:tcBorders>
            <w:shd w:val="clear" w:color="auto" w:fill="FFFFFF"/>
          </w:tcPr>
          <w:p w14:paraId="5DE2E4AF" w14:textId="4E7485E1" w:rsidR="00FB0138" w:rsidRDefault="00FB0138" w:rsidP="00FB0138">
            <w:pPr>
              <w:pStyle w:val="CETBodytext"/>
              <w:ind w:right="-1"/>
              <w:rPr>
                <w:rFonts w:cs="Arial"/>
                <w:szCs w:val="18"/>
              </w:rPr>
            </w:pPr>
            <w:r>
              <w:rPr>
                <w:rFonts w:cs="Arial"/>
                <w:szCs w:val="18"/>
              </w:rPr>
              <w:t>References</w:t>
            </w:r>
          </w:p>
        </w:tc>
      </w:tr>
      <w:tr w:rsidR="00064FA4" w:rsidRPr="00B57B36" w14:paraId="1D02143F" w14:textId="4932D02C" w:rsidTr="00064FA4">
        <w:tc>
          <w:tcPr>
            <w:tcW w:w="1550" w:type="dxa"/>
            <w:shd w:val="clear" w:color="auto" w:fill="FFFFFF"/>
          </w:tcPr>
          <w:p w14:paraId="3DDE2EDE" w14:textId="3943C8AB" w:rsidR="00FB0138" w:rsidRPr="00B57B36" w:rsidRDefault="00FB0138" w:rsidP="00C5373B">
            <w:pPr>
              <w:pStyle w:val="CETBodytext"/>
            </w:pPr>
            <w:r>
              <w:t>Methyl acrylate</w:t>
            </w:r>
          </w:p>
        </w:tc>
        <w:tc>
          <w:tcPr>
            <w:tcW w:w="718" w:type="dxa"/>
            <w:shd w:val="clear" w:color="auto" w:fill="FFFFFF"/>
          </w:tcPr>
          <w:p w14:paraId="0FB8DDEF" w14:textId="58DA5840" w:rsidR="00FB0138" w:rsidRPr="00B57B36" w:rsidRDefault="006D7C68" w:rsidP="00C5373B">
            <w:pPr>
              <w:pStyle w:val="CETBodytext"/>
              <w:jc w:val="left"/>
            </w:pPr>
            <w:r>
              <w:t>107.69</w:t>
            </w:r>
          </w:p>
        </w:tc>
        <w:tc>
          <w:tcPr>
            <w:tcW w:w="709" w:type="dxa"/>
            <w:shd w:val="clear" w:color="auto" w:fill="FFFFFF"/>
          </w:tcPr>
          <w:p w14:paraId="4226C0CA" w14:textId="08B295C1" w:rsidR="00FB0138" w:rsidRPr="00B57B36" w:rsidRDefault="006D7C68" w:rsidP="00C5373B">
            <w:pPr>
              <w:pStyle w:val="CETBodytext"/>
              <w:jc w:val="left"/>
            </w:pPr>
            <w:r>
              <w:t>-7027.2</w:t>
            </w:r>
          </w:p>
        </w:tc>
        <w:tc>
          <w:tcPr>
            <w:tcW w:w="851" w:type="dxa"/>
            <w:shd w:val="clear" w:color="auto" w:fill="FFFFFF"/>
          </w:tcPr>
          <w:p w14:paraId="63BECA3D" w14:textId="436043B0" w:rsidR="00FB0138" w:rsidRPr="00B57B36" w:rsidRDefault="006D7C68" w:rsidP="00C5373B">
            <w:pPr>
              <w:pStyle w:val="CETBodytext"/>
              <w:ind w:right="-1"/>
              <w:jc w:val="left"/>
              <w:rPr>
                <w:rFonts w:cs="Arial"/>
                <w:szCs w:val="18"/>
              </w:rPr>
            </w:pPr>
            <w:r>
              <w:rPr>
                <w:rFonts w:cs="Arial"/>
                <w:szCs w:val="18"/>
              </w:rPr>
              <w:t>-13.916</w:t>
            </w:r>
          </w:p>
        </w:tc>
        <w:tc>
          <w:tcPr>
            <w:tcW w:w="1134" w:type="dxa"/>
            <w:shd w:val="clear" w:color="auto" w:fill="FFFFFF"/>
          </w:tcPr>
          <w:p w14:paraId="676F650E" w14:textId="7257144E" w:rsidR="00FB0138" w:rsidRDefault="006D7C68" w:rsidP="00C5373B">
            <w:pPr>
              <w:pStyle w:val="CETBodytext"/>
              <w:ind w:right="-1"/>
              <w:rPr>
                <w:rFonts w:cs="Arial"/>
                <w:szCs w:val="18"/>
              </w:rPr>
            </w:pPr>
            <w:r>
              <w:rPr>
                <w:rFonts w:cs="Arial"/>
                <w:szCs w:val="18"/>
              </w:rPr>
              <w:t>0.015185</w:t>
            </w:r>
          </w:p>
        </w:tc>
        <w:tc>
          <w:tcPr>
            <w:tcW w:w="567" w:type="dxa"/>
            <w:shd w:val="clear" w:color="auto" w:fill="FFFFFF"/>
          </w:tcPr>
          <w:p w14:paraId="4A096E4E" w14:textId="0B80EF87" w:rsidR="00FB0138" w:rsidRDefault="007140A0" w:rsidP="00C5373B">
            <w:pPr>
              <w:pStyle w:val="CETBodytext"/>
              <w:ind w:right="-1"/>
              <w:rPr>
                <w:rFonts w:cs="Arial"/>
                <w:szCs w:val="18"/>
              </w:rPr>
            </w:pPr>
            <w:r>
              <w:rPr>
                <w:rFonts w:cs="Arial"/>
                <w:szCs w:val="18"/>
              </w:rPr>
              <w:t>1</w:t>
            </w:r>
          </w:p>
        </w:tc>
        <w:tc>
          <w:tcPr>
            <w:tcW w:w="708" w:type="dxa"/>
            <w:shd w:val="clear" w:color="auto" w:fill="FFFFFF"/>
          </w:tcPr>
          <w:p w14:paraId="29618398" w14:textId="6C71B4C7" w:rsidR="00FB0138" w:rsidRPr="00B57B36" w:rsidRDefault="007140A0" w:rsidP="00C5373B">
            <w:pPr>
              <w:pStyle w:val="CETBodytext"/>
              <w:ind w:right="-1"/>
              <w:rPr>
                <w:rFonts w:cs="Arial"/>
                <w:szCs w:val="18"/>
              </w:rPr>
            </w:pPr>
            <w:r>
              <w:rPr>
                <w:rFonts w:cs="Arial"/>
                <w:szCs w:val="18"/>
              </w:rPr>
              <w:t>0</w:t>
            </w:r>
          </w:p>
        </w:tc>
        <w:tc>
          <w:tcPr>
            <w:tcW w:w="2572" w:type="dxa"/>
            <w:shd w:val="clear" w:color="auto" w:fill="FFFFFF"/>
          </w:tcPr>
          <w:p w14:paraId="3D68FEE7" w14:textId="355AE13F" w:rsidR="00FB0138" w:rsidRDefault="00FB0138" w:rsidP="00C5373B">
            <w:pPr>
              <w:pStyle w:val="CETBodytext"/>
              <w:ind w:right="-1"/>
              <w:rPr>
                <w:rFonts w:cs="Arial"/>
                <w:szCs w:val="18"/>
              </w:rPr>
            </w:pPr>
            <w:r>
              <w:rPr>
                <w:rFonts w:cs="Arial"/>
                <w:szCs w:val="18"/>
              </w:rPr>
              <w:t>PRO II_2021: SIMSCI database</w:t>
            </w:r>
          </w:p>
        </w:tc>
      </w:tr>
      <w:tr w:rsidR="00064FA4" w:rsidRPr="00B57B36" w14:paraId="0335A1FA" w14:textId="76EFE4D0" w:rsidTr="00064FA4">
        <w:tc>
          <w:tcPr>
            <w:tcW w:w="1550" w:type="dxa"/>
            <w:shd w:val="clear" w:color="auto" w:fill="FFFFFF"/>
          </w:tcPr>
          <w:p w14:paraId="73CF66F0" w14:textId="259B959F" w:rsidR="00FB0138" w:rsidRPr="00B57B36" w:rsidRDefault="00FB0138" w:rsidP="00C5373B">
            <w:pPr>
              <w:pStyle w:val="CETBodytext"/>
              <w:ind w:right="-1"/>
              <w:rPr>
                <w:rFonts w:cs="Arial"/>
                <w:szCs w:val="18"/>
              </w:rPr>
            </w:pPr>
            <w:r>
              <w:t>Ethyl acrylate</w:t>
            </w:r>
          </w:p>
        </w:tc>
        <w:tc>
          <w:tcPr>
            <w:tcW w:w="718" w:type="dxa"/>
            <w:shd w:val="clear" w:color="auto" w:fill="FFFFFF"/>
          </w:tcPr>
          <w:p w14:paraId="76ACEBE9" w14:textId="1A14DF4D" w:rsidR="00FB0138" w:rsidRPr="00B57B36" w:rsidRDefault="00BF2D83" w:rsidP="00C5373B">
            <w:pPr>
              <w:pStyle w:val="CETBodytext"/>
              <w:ind w:right="-1"/>
              <w:jc w:val="left"/>
              <w:rPr>
                <w:rFonts w:cs="Arial"/>
                <w:szCs w:val="18"/>
              </w:rPr>
            </w:pPr>
            <w:r>
              <w:rPr>
                <w:rFonts w:cs="Arial"/>
                <w:szCs w:val="18"/>
              </w:rPr>
              <w:t>54.005</w:t>
            </w:r>
          </w:p>
        </w:tc>
        <w:tc>
          <w:tcPr>
            <w:tcW w:w="709" w:type="dxa"/>
            <w:shd w:val="clear" w:color="auto" w:fill="FFFFFF"/>
          </w:tcPr>
          <w:p w14:paraId="62E34B0B" w14:textId="317693F9" w:rsidR="00FB0138" w:rsidRPr="00B57B36" w:rsidRDefault="00BF2D83" w:rsidP="00C5373B">
            <w:pPr>
              <w:pStyle w:val="CETBodytext"/>
              <w:ind w:right="-1"/>
              <w:jc w:val="left"/>
              <w:rPr>
                <w:rFonts w:cs="Arial"/>
                <w:szCs w:val="18"/>
              </w:rPr>
            </w:pPr>
            <w:r>
              <w:rPr>
                <w:rFonts w:cs="Arial"/>
                <w:szCs w:val="18"/>
              </w:rPr>
              <w:t>-</w:t>
            </w:r>
            <w:r w:rsidR="00DA7BB1">
              <w:rPr>
                <w:rFonts w:cs="Arial"/>
                <w:szCs w:val="18"/>
              </w:rPr>
              <w:t>5963.9</w:t>
            </w:r>
          </w:p>
        </w:tc>
        <w:tc>
          <w:tcPr>
            <w:tcW w:w="851" w:type="dxa"/>
            <w:shd w:val="clear" w:color="auto" w:fill="FFFFFF"/>
          </w:tcPr>
          <w:p w14:paraId="44C2D982" w14:textId="2B72C9CD" w:rsidR="00FB0138" w:rsidRPr="00B57B36" w:rsidRDefault="00DA7BB1" w:rsidP="00C5373B">
            <w:pPr>
              <w:pStyle w:val="CETBodytext"/>
              <w:ind w:right="-1"/>
              <w:jc w:val="left"/>
              <w:rPr>
                <w:rFonts w:cs="Arial"/>
                <w:szCs w:val="18"/>
              </w:rPr>
            </w:pPr>
            <w:r>
              <w:rPr>
                <w:rFonts w:cs="Arial"/>
                <w:szCs w:val="18"/>
              </w:rPr>
              <w:t>-4.4734</w:t>
            </w:r>
          </w:p>
        </w:tc>
        <w:tc>
          <w:tcPr>
            <w:tcW w:w="1134" w:type="dxa"/>
            <w:shd w:val="clear" w:color="auto" w:fill="FFFFFF"/>
          </w:tcPr>
          <w:p w14:paraId="6F567085" w14:textId="15736BAB" w:rsidR="00FB0138" w:rsidRPr="008174EA" w:rsidRDefault="00DA7BB1" w:rsidP="00C5373B">
            <w:pPr>
              <w:pStyle w:val="CETBodytext"/>
              <w:ind w:right="-1"/>
            </w:pPr>
            <w:r>
              <w:rPr>
                <w:rFonts w:cs="Arial"/>
                <w:szCs w:val="18"/>
              </w:rPr>
              <w:t>5.</w:t>
            </w:r>
            <w:r w:rsidR="00064FA4">
              <w:rPr>
                <w:rFonts w:cs="Arial"/>
                <w:szCs w:val="18"/>
              </w:rPr>
              <w:t>0315e</w:t>
            </w:r>
            <w:r w:rsidRPr="000C5373">
              <w:rPr>
                <w:rFonts w:cs="Arial"/>
                <w:szCs w:val="18"/>
              </w:rPr>
              <w:t>-</w:t>
            </w:r>
            <w:r w:rsidR="00064FA4">
              <w:rPr>
                <w:rFonts w:cs="Arial"/>
                <w:szCs w:val="18"/>
              </w:rPr>
              <w:t>18</w:t>
            </w:r>
          </w:p>
        </w:tc>
        <w:tc>
          <w:tcPr>
            <w:tcW w:w="567" w:type="dxa"/>
            <w:shd w:val="clear" w:color="auto" w:fill="FFFFFF"/>
          </w:tcPr>
          <w:p w14:paraId="353EEFCC" w14:textId="0C645939" w:rsidR="00FB0138" w:rsidRPr="008174EA" w:rsidRDefault="00064FA4" w:rsidP="00C5373B">
            <w:pPr>
              <w:pStyle w:val="CETBodytext"/>
              <w:ind w:right="-1"/>
            </w:pPr>
            <w:r>
              <w:t>6</w:t>
            </w:r>
          </w:p>
        </w:tc>
        <w:tc>
          <w:tcPr>
            <w:tcW w:w="708" w:type="dxa"/>
            <w:shd w:val="clear" w:color="auto" w:fill="FFFFFF"/>
          </w:tcPr>
          <w:p w14:paraId="021F3B61" w14:textId="07F63BE4" w:rsidR="00FB0138" w:rsidRPr="00B57B36" w:rsidRDefault="00064FA4" w:rsidP="00C5373B">
            <w:pPr>
              <w:pStyle w:val="CETBodytext"/>
              <w:ind w:right="-1"/>
              <w:rPr>
                <w:rFonts w:cs="Arial"/>
                <w:szCs w:val="18"/>
              </w:rPr>
            </w:pPr>
            <w:r>
              <w:rPr>
                <w:rFonts w:cs="Arial"/>
                <w:szCs w:val="18"/>
              </w:rPr>
              <w:t>0</w:t>
            </w:r>
          </w:p>
        </w:tc>
        <w:tc>
          <w:tcPr>
            <w:tcW w:w="2572" w:type="dxa"/>
            <w:shd w:val="clear" w:color="auto" w:fill="FFFFFF"/>
          </w:tcPr>
          <w:p w14:paraId="6C29EF34" w14:textId="7BBDB58E" w:rsidR="00FB0138" w:rsidRPr="008174EA" w:rsidRDefault="00FB0138" w:rsidP="00C5373B">
            <w:pPr>
              <w:pStyle w:val="CETBodytext"/>
              <w:ind w:right="-1"/>
            </w:pPr>
            <w:r>
              <w:rPr>
                <w:rFonts w:cs="Arial"/>
                <w:szCs w:val="18"/>
              </w:rPr>
              <w:t>PRO II_2021: SIMSCI database</w:t>
            </w:r>
          </w:p>
        </w:tc>
      </w:tr>
    </w:tbl>
    <w:p w14:paraId="76C05407" w14:textId="77777777" w:rsidR="00BB5BBF" w:rsidRPr="00D30A74" w:rsidRDefault="00BB5BBF" w:rsidP="00D30A74">
      <w:pPr>
        <w:pStyle w:val="CETTabletitle"/>
        <w:spacing w:before="0" w:after="0" w:line="14" w:lineRule="exact"/>
        <w:rPr>
          <w:i w:val="0"/>
          <w:sz w:val="6"/>
          <w:szCs w:val="8"/>
        </w:rPr>
      </w:pPr>
    </w:p>
    <w:tbl>
      <w:tblPr>
        <w:tblW w:w="5000" w:type="pct"/>
        <w:tblLook w:val="04A0" w:firstRow="1" w:lastRow="0" w:firstColumn="1" w:lastColumn="0" w:noHBand="0" w:noVBand="1"/>
      </w:tblPr>
      <w:tblGrid>
        <w:gridCol w:w="7983"/>
        <w:gridCol w:w="804"/>
      </w:tblGrid>
      <w:tr w:rsidR="00BB5BBF" w:rsidRPr="00B57B36" w14:paraId="47AFDF8D" w14:textId="77777777" w:rsidTr="00C5373B">
        <w:tc>
          <w:tcPr>
            <w:tcW w:w="8188" w:type="dxa"/>
            <w:shd w:val="clear" w:color="auto" w:fill="auto"/>
            <w:vAlign w:val="center"/>
          </w:tcPr>
          <w:p w14:paraId="4B647818" w14:textId="331F9381" w:rsidR="00BB5BBF" w:rsidRPr="00215770" w:rsidRDefault="00215770" w:rsidP="00D30A74">
            <w:pPr>
              <w:pStyle w:val="CETEquation"/>
              <w:spacing w:before="0" w:after="0" w:line="240" w:lineRule="auto"/>
              <w:rPr>
                <w:rFonts w:ascii="Cambria Math" w:hAnsi="Cambria Math"/>
                <w:oMath/>
              </w:rPr>
            </w:pPr>
            <m:oMathPara>
              <m:oMathParaPr>
                <m:jc m:val="left"/>
              </m:oMathParaPr>
              <m:oMath>
                <m:r>
                  <m:rPr>
                    <m:sty m:val="p"/>
                  </m:rPr>
                  <w:rPr>
                    <w:rFonts w:ascii="Cambria Math" w:hAnsi="Cambria Math"/>
                  </w:rPr>
                  <m:t>log P=A-</m:t>
                </m:r>
                <m:f>
                  <m:fPr>
                    <m:ctrlPr>
                      <w:rPr>
                        <w:rFonts w:ascii="Cambria Math" w:hAnsi="Cambria Math"/>
                        <w:iCs/>
                      </w:rPr>
                    </m:ctrlPr>
                  </m:fPr>
                  <m:num>
                    <m:r>
                      <m:rPr>
                        <m:sty m:val="p"/>
                      </m:rPr>
                      <w:rPr>
                        <w:rFonts w:ascii="Cambria Math" w:hAnsi="Cambria Math"/>
                      </w:rPr>
                      <m:t>B</m:t>
                    </m:r>
                  </m:num>
                  <m:den>
                    <m:r>
                      <m:rPr>
                        <m:sty m:val="p"/>
                      </m:rPr>
                      <w:rPr>
                        <w:rFonts w:ascii="Cambria Math" w:hAnsi="Cambria Math"/>
                      </w:rPr>
                      <m:t>T+C</m:t>
                    </m:r>
                  </m:den>
                </m:f>
                <m:r>
                  <m:rPr>
                    <m:sty m:val="p"/>
                  </m:rPr>
                  <w:rPr>
                    <w:rFonts w:ascii="Cambria Math" w:hAnsi="Cambria Math"/>
                  </w:rPr>
                  <m:t xml:space="preserve">  </m:t>
                </m:r>
              </m:oMath>
            </m:oMathPara>
          </w:p>
        </w:tc>
        <w:tc>
          <w:tcPr>
            <w:tcW w:w="815" w:type="dxa"/>
            <w:shd w:val="clear" w:color="auto" w:fill="auto"/>
            <w:vAlign w:val="center"/>
          </w:tcPr>
          <w:p w14:paraId="68600BC1" w14:textId="7976C2A3" w:rsidR="00BB5BBF" w:rsidRPr="00B57B36" w:rsidRDefault="00BB5BBF" w:rsidP="00D30A74">
            <w:pPr>
              <w:pStyle w:val="CETEquation"/>
              <w:spacing w:line="240" w:lineRule="auto"/>
              <w:jc w:val="right"/>
            </w:pPr>
            <w:r w:rsidRPr="00B57B36">
              <w:t>(</w:t>
            </w:r>
            <w:r w:rsidR="00A30E99">
              <w:t>5</w:t>
            </w:r>
            <w:r w:rsidRPr="00B57B36">
              <w:t>)</w:t>
            </w:r>
          </w:p>
        </w:tc>
      </w:tr>
    </w:tbl>
    <w:p w14:paraId="28B36921" w14:textId="7217369D" w:rsidR="00360736" w:rsidRPr="00B57B36" w:rsidRDefault="00360736" w:rsidP="00F9737E">
      <w:pPr>
        <w:pStyle w:val="CETTabletitle"/>
        <w:spacing w:before="120"/>
      </w:pPr>
      <w:r w:rsidRPr="00B57B36">
        <w:t xml:space="preserve">Table </w:t>
      </w:r>
      <w:r w:rsidR="00A30E99">
        <w:t>4</w:t>
      </w:r>
      <w:r w:rsidRPr="00B57B36">
        <w:t xml:space="preserve">: </w:t>
      </w:r>
      <w:r>
        <w:t xml:space="preserve">Antoine </w:t>
      </w:r>
      <w:r w:rsidRPr="00A20C7B">
        <w:t>coefficients</w:t>
      </w:r>
      <w:r>
        <w:t xml:space="preserve"> for the two different compounds.</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85"/>
        <w:gridCol w:w="1417"/>
        <w:gridCol w:w="1560"/>
        <w:gridCol w:w="1417"/>
        <w:gridCol w:w="2410"/>
      </w:tblGrid>
      <w:tr w:rsidR="00360736" w:rsidRPr="00B57B36" w14:paraId="4D53EB1E" w14:textId="77777777" w:rsidTr="00C5373B">
        <w:tc>
          <w:tcPr>
            <w:tcW w:w="1985" w:type="dxa"/>
            <w:tcBorders>
              <w:top w:val="single" w:sz="12" w:space="0" w:color="008000"/>
              <w:bottom w:val="single" w:sz="6" w:space="0" w:color="008000"/>
            </w:tcBorders>
            <w:shd w:val="clear" w:color="auto" w:fill="FFFFFF"/>
          </w:tcPr>
          <w:p w14:paraId="05D4E5BE" w14:textId="77777777" w:rsidR="00360736" w:rsidRPr="00B57B36" w:rsidRDefault="00360736" w:rsidP="00C5373B">
            <w:pPr>
              <w:pStyle w:val="CETBodytext"/>
            </w:pPr>
            <w:r>
              <w:t>Compound</w:t>
            </w:r>
          </w:p>
        </w:tc>
        <w:tc>
          <w:tcPr>
            <w:tcW w:w="1417" w:type="dxa"/>
            <w:tcBorders>
              <w:top w:val="single" w:sz="12" w:space="0" w:color="008000"/>
              <w:bottom w:val="single" w:sz="6" w:space="0" w:color="008000"/>
            </w:tcBorders>
            <w:shd w:val="clear" w:color="auto" w:fill="FFFFFF"/>
          </w:tcPr>
          <w:p w14:paraId="537E59D4" w14:textId="77777777" w:rsidR="00360736" w:rsidRPr="00B57B36" w:rsidRDefault="00360736" w:rsidP="00C5373B">
            <w:pPr>
              <w:pStyle w:val="CETBodytext"/>
              <w:jc w:val="left"/>
            </w:pPr>
            <w:r>
              <w:t>A</w:t>
            </w:r>
          </w:p>
        </w:tc>
        <w:tc>
          <w:tcPr>
            <w:tcW w:w="1560" w:type="dxa"/>
            <w:tcBorders>
              <w:top w:val="single" w:sz="12" w:space="0" w:color="008000"/>
              <w:bottom w:val="single" w:sz="6" w:space="0" w:color="008000"/>
            </w:tcBorders>
            <w:shd w:val="clear" w:color="auto" w:fill="FFFFFF"/>
          </w:tcPr>
          <w:p w14:paraId="3148EF83" w14:textId="77777777" w:rsidR="00360736" w:rsidRPr="00B57B36" w:rsidRDefault="00360736" w:rsidP="00C5373B">
            <w:pPr>
              <w:pStyle w:val="CETBodytext"/>
              <w:jc w:val="left"/>
            </w:pPr>
            <w:r>
              <w:t>B</w:t>
            </w:r>
          </w:p>
        </w:tc>
        <w:tc>
          <w:tcPr>
            <w:tcW w:w="1417" w:type="dxa"/>
            <w:tcBorders>
              <w:top w:val="single" w:sz="12" w:space="0" w:color="008000"/>
              <w:bottom w:val="single" w:sz="6" w:space="0" w:color="008000"/>
            </w:tcBorders>
            <w:shd w:val="clear" w:color="auto" w:fill="FFFFFF"/>
          </w:tcPr>
          <w:p w14:paraId="561931BB" w14:textId="77777777" w:rsidR="00360736" w:rsidRPr="00B57B36" w:rsidRDefault="00360736" w:rsidP="00C5373B">
            <w:pPr>
              <w:pStyle w:val="CETBodytext"/>
              <w:ind w:right="-1"/>
              <w:jc w:val="left"/>
              <w:rPr>
                <w:rFonts w:cs="Arial"/>
                <w:szCs w:val="18"/>
              </w:rPr>
            </w:pPr>
            <w:r>
              <w:rPr>
                <w:rFonts w:cs="Arial"/>
                <w:szCs w:val="18"/>
              </w:rPr>
              <w:t>C</w:t>
            </w:r>
          </w:p>
        </w:tc>
        <w:tc>
          <w:tcPr>
            <w:tcW w:w="2410" w:type="dxa"/>
            <w:tcBorders>
              <w:top w:val="single" w:sz="12" w:space="0" w:color="008000"/>
              <w:bottom w:val="single" w:sz="6" w:space="0" w:color="008000"/>
            </w:tcBorders>
            <w:shd w:val="clear" w:color="auto" w:fill="FFFFFF"/>
          </w:tcPr>
          <w:p w14:paraId="1F95B52B" w14:textId="77777777" w:rsidR="00360736" w:rsidRPr="00B57B36" w:rsidRDefault="00360736" w:rsidP="00C5373B">
            <w:pPr>
              <w:pStyle w:val="CETBodytext"/>
              <w:ind w:right="-1"/>
              <w:rPr>
                <w:rFonts w:cs="Arial"/>
                <w:szCs w:val="18"/>
              </w:rPr>
            </w:pPr>
            <w:r>
              <w:rPr>
                <w:rFonts w:cs="Arial"/>
                <w:szCs w:val="18"/>
              </w:rPr>
              <w:t>References</w:t>
            </w:r>
          </w:p>
        </w:tc>
      </w:tr>
      <w:tr w:rsidR="00667AA9" w:rsidRPr="00B57B36" w14:paraId="11641B0A" w14:textId="77777777" w:rsidTr="00C5373B">
        <w:tc>
          <w:tcPr>
            <w:tcW w:w="1985" w:type="dxa"/>
            <w:shd w:val="clear" w:color="auto" w:fill="FFFFFF"/>
          </w:tcPr>
          <w:p w14:paraId="276FB617" w14:textId="12722285" w:rsidR="00667AA9" w:rsidRPr="00B57B36" w:rsidRDefault="00667AA9" w:rsidP="00667AA9">
            <w:pPr>
              <w:pStyle w:val="CETBodytext"/>
            </w:pPr>
            <w:r>
              <w:t>Methyl acrylate</w:t>
            </w:r>
          </w:p>
        </w:tc>
        <w:tc>
          <w:tcPr>
            <w:tcW w:w="1417" w:type="dxa"/>
            <w:shd w:val="clear" w:color="auto" w:fill="FFFFFF"/>
          </w:tcPr>
          <w:p w14:paraId="03A9622E" w14:textId="3743A737" w:rsidR="00667AA9" w:rsidRPr="00B57B36" w:rsidRDefault="00667AA9" w:rsidP="00667AA9">
            <w:pPr>
              <w:pStyle w:val="CETBodytext"/>
              <w:jc w:val="left"/>
            </w:pPr>
            <w:r>
              <w:t>7.27967</w:t>
            </w:r>
          </w:p>
        </w:tc>
        <w:tc>
          <w:tcPr>
            <w:tcW w:w="1560" w:type="dxa"/>
            <w:shd w:val="clear" w:color="auto" w:fill="FFFFFF"/>
          </w:tcPr>
          <w:p w14:paraId="14283FAD" w14:textId="2049DB29" w:rsidR="00667AA9" w:rsidRPr="00B57B36" w:rsidRDefault="00667AA9" w:rsidP="00667AA9">
            <w:pPr>
              <w:pStyle w:val="CETBodytext"/>
              <w:jc w:val="left"/>
            </w:pPr>
            <w:r>
              <w:t>1384.262</w:t>
            </w:r>
          </w:p>
        </w:tc>
        <w:tc>
          <w:tcPr>
            <w:tcW w:w="1417" w:type="dxa"/>
            <w:shd w:val="clear" w:color="auto" w:fill="FFFFFF"/>
          </w:tcPr>
          <w:p w14:paraId="671F95D4" w14:textId="060446F9" w:rsidR="00667AA9" w:rsidRPr="00F969D6" w:rsidRDefault="00667AA9" w:rsidP="00667AA9">
            <w:pPr>
              <w:pStyle w:val="CETBodytext"/>
              <w:ind w:right="-1"/>
              <w:jc w:val="left"/>
              <w:rPr>
                <w:rFonts w:cs="Arial"/>
                <w:szCs w:val="18"/>
              </w:rPr>
            </w:pPr>
            <w:r w:rsidRPr="00F969D6">
              <w:t>234</w:t>
            </w:r>
          </w:p>
        </w:tc>
        <w:tc>
          <w:tcPr>
            <w:tcW w:w="2410" w:type="dxa"/>
            <w:shd w:val="clear" w:color="auto" w:fill="FFFFFF"/>
          </w:tcPr>
          <w:p w14:paraId="41C3D8E2" w14:textId="1061B1A1" w:rsidR="00667AA9" w:rsidRPr="00F969D6" w:rsidRDefault="008644DC" w:rsidP="00667AA9">
            <w:pPr>
              <w:pStyle w:val="CETBodytext"/>
              <w:ind w:right="-1"/>
              <w:rPr>
                <w:rFonts w:cs="Arial"/>
                <w:szCs w:val="18"/>
              </w:rPr>
            </w:pPr>
            <w:r w:rsidRPr="00F969D6">
              <w:rPr>
                <w:rFonts w:cs="Arial"/>
                <w:szCs w:val="18"/>
              </w:rPr>
              <w:fldChar w:fldCharType="begin" w:fldLock="1"/>
            </w:r>
            <w:r w:rsidR="00B66968">
              <w:rPr>
                <w:rFonts w:cs="Arial"/>
                <w:szCs w:val="18"/>
              </w:rPr>
              <w:instrText>ADDIN CSL_CITATION {"citationItems":[{"id":"ITEM-1","itemData":{"ISBN":"012803002X","author":[{"dropping-particle":"","family":"Yaws","given":"Carl","non-dropping-particle":"","parse-names":false,"suffix":""}],"id":"ITEM-1","issued":{"date-parts":[["2015"]]},"publisher":"Gulf Professional Publishing","title":"The Yaws handbook of vapor pressure: Antoine coefficients","type":"book"},"uris":["http://www.mendeley.com/documents/?uuid=9b87667d-a0ec-429f-a548-83e24afce74e"]}],"mendeley":{"formattedCitation":"(Yaws 2015)","plainTextFormattedCitation":"(Yaws 2015)","previouslyFormattedCitation":"(Yaws, 2015)"},"properties":{"noteIndex":0},"schema":"https://github.com/citation-style-language/schema/raw/master/csl-citation.json"}</w:instrText>
            </w:r>
            <w:r w:rsidRPr="00F969D6">
              <w:rPr>
                <w:rFonts w:cs="Arial"/>
                <w:szCs w:val="18"/>
              </w:rPr>
              <w:fldChar w:fldCharType="separate"/>
            </w:r>
            <w:r w:rsidR="00B66968" w:rsidRPr="00B66968">
              <w:rPr>
                <w:rFonts w:cs="Arial"/>
                <w:noProof/>
                <w:szCs w:val="18"/>
              </w:rPr>
              <w:t>(Yaws 2015)</w:t>
            </w:r>
            <w:r w:rsidRPr="00F969D6">
              <w:rPr>
                <w:rFonts w:cs="Arial"/>
                <w:szCs w:val="18"/>
              </w:rPr>
              <w:fldChar w:fldCharType="end"/>
            </w:r>
          </w:p>
        </w:tc>
      </w:tr>
      <w:tr w:rsidR="00667AA9" w:rsidRPr="00B57B36" w14:paraId="16271BC4" w14:textId="77777777" w:rsidTr="00C5373B">
        <w:tc>
          <w:tcPr>
            <w:tcW w:w="1985" w:type="dxa"/>
            <w:shd w:val="clear" w:color="auto" w:fill="FFFFFF"/>
          </w:tcPr>
          <w:p w14:paraId="486E064E" w14:textId="6C5D1880" w:rsidR="00667AA9" w:rsidRPr="00B57B36" w:rsidRDefault="00667AA9" w:rsidP="00667AA9">
            <w:pPr>
              <w:pStyle w:val="CETBodytext"/>
              <w:ind w:right="-1"/>
              <w:rPr>
                <w:rFonts w:cs="Arial"/>
                <w:szCs w:val="18"/>
              </w:rPr>
            </w:pPr>
            <w:r>
              <w:t>Ethyl acrylate</w:t>
            </w:r>
          </w:p>
        </w:tc>
        <w:tc>
          <w:tcPr>
            <w:tcW w:w="1417" w:type="dxa"/>
            <w:shd w:val="clear" w:color="auto" w:fill="FFFFFF"/>
          </w:tcPr>
          <w:p w14:paraId="3FF4B69A" w14:textId="5167B6EE" w:rsidR="00667AA9" w:rsidRPr="00B57B36" w:rsidRDefault="00667AA9" w:rsidP="00667AA9">
            <w:pPr>
              <w:pStyle w:val="CETBodytext"/>
              <w:ind w:right="-1"/>
              <w:jc w:val="left"/>
              <w:rPr>
                <w:rFonts w:cs="Arial"/>
                <w:szCs w:val="18"/>
              </w:rPr>
            </w:pPr>
            <w:r>
              <w:rPr>
                <w:rFonts w:cs="Arial"/>
                <w:szCs w:val="18"/>
              </w:rPr>
              <w:t>7.24659</w:t>
            </w:r>
          </w:p>
        </w:tc>
        <w:tc>
          <w:tcPr>
            <w:tcW w:w="1560" w:type="dxa"/>
            <w:shd w:val="clear" w:color="auto" w:fill="FFFFFF"/>
          </w:tcPr>
          <w:p w14:paraId="2A0E0ABD" w14:textId="278A55CA" w:rsidR="00667AA9" w:rsidRPr="00B57B36" w:rsidRDefault="00667AA9" w:rsidP="00667AA9">
            <w:pPr>
              <w:pStyle w:val="CETBodytext"/>
              <w:ind w:right="-1"/>
              <w:jc w:val="left"/>
              <w:rPr>
                <w:rFonts w:cs="Arial"/>
                <w:szCs w:val="18"/>
              </w:rPr>
            </w:pPr>
            <w:r>
              <w:rPr>
                <w:rFonts w:cs="Arial"/>
                <w:szCs w:val="18"/>
              </w:rPr>
              <w:t>1425.36</w:t>
            </w:r>
          </w:p>
        </w:tc>
        <w:tc>
          <w:tcPr>
            <w:tcW w:w="1417" w:type="dxa"/>
            <w:shd w:val="clear" w:color="auto" w:fill="FFFFFF"/>
          </w:tcPr>
          <w:p w14:paraId="77BEB180" w14:textId="0FBA6344" w:rsidR="00667AA9" w:rsidRPr="00F969D6" w:rsidRDefault="00667AA9" w:rsidP="00667AA9">
            <w:pPr>
              <w:pStyle w:val="CETBodytext"/>
              <w:ind w:right="-1"/>
              <w:jc w:val="left"/>
              <w:rPr>
                <w:rFonts w:cs="Arial"/>
                <w:szCs w:val="18"/>
              </w:rPr>
            </w:pPr>
            <w:r w:rsidRPr="00F969D6">
              <w:rPr>
                <w:rFonts w:cs="Arial"/>
                <w:szCs w:val="18"/>
              </w:rPr>
              <w:t>227</w:t>
            </w:r>
          </w:p>
        </w:tc>
        <w:tc>
          <w:tcPr>
            <w:tcW w:w="2410" w:type="dxa"/>
            <w:shd w:val="clear" w:color="auto" w:fill="FFFFFF"/>
          </w:tcPr>
          <w:p w14:paraId="69AC6838" w14:textId="69953A94" w:rsidR="00667AA9" w:rsidRPr="00F969D6" w:rsidRDefault="00F969D6" w:rsidP="00667AA9">
            <w:pPr>
              <w:pStyle w:val="CETBodytext"/>
              <w:ind w:right="-1"/>
              <w:rPr>
                <w:rFonts w:cs="Arial"/>
                <w:szCs w:val="18"/>
              </w:rPr>
            </w:pPr>
            <w:r w:rsidRPr="00F969D6">
              <w:rPr>
                <w:rFonts w:cs="Arial"/>
                <w:szCs w:val="18"/>
              </w:rPr>
              <w:fldChar w:fldCharType="begin" w:fldLock="1"/>
            </w:r>
            <w:r w:rsidR="00B66968">
              <w:rPr>
                <w:rFonts w:cs="Arial"/>
                <w:szCs w:val="18"/>
              </w:rPr>
              <w:instrText>ADDIN CSL_CITATION {"citationItems":[{"id":"ITEM-1","itemData":{"ISBN":"012803002X","author":[{"dropping-particle":"","family":"Yaws","given":"Carl","non-dropping-particle":"","parse-names":false,"suffix":""}],"id":"ITEM-1","issued":{"date-parts":[["2015"]]},"publisher":"Gulf Professional Publishing","title":"The Yaws handbook of vapor pressure: Antoine coefficients","type":"book"},"uris":["http://www.mendeley.com/documents/?uuid=9b87667d-a0ec-429f-a548-83e24afce74e"]}],"mendeley":{"formattedCitation":"(Yaws 2015)","plainTextFormattedCitation":"(Yaws 2015)","previouslyFormattedCitation":"(Yaws, 2015)"},"properties":{"noteIndex":0},"schema":"https://github.com/citation-style-language/schema/raw/master/csl-citation.json"}</w:instrText>
            </w:r>
            <w:r w:rsidRPr="00F969D6">
              <w:rPr>
                <w:rFonts w:cs="Arial"/>
                <w:szCs w:val="18"/>
              </w:rPr>
              <w:fldChar w:fldCharType="separate"/>
            </w:r>
            <w:r w:rsidR="00B66968" w:rsidRPr="00B66968">
              <w:rPr>
                <w:rFonts w:cs="Arial"/>
                <w:noProof/>
                <w:szCs w:val="18"/>
              </w:rPr>
              <w:t>(Yaws 2015)</w:t>
            </w:r>
            <w:r w:rsidRPr="00F969D6">
              <w:rPr>
                <w:rFonts w:cs="Arial"/>
                <w:szCs w:val="18"/>
              </w:rPr>
              <w:fldChar w:fldCharType="end"/>
            </w:r>
          </w:p>
        </w:tc>
      </w:tr>
    </w:tbl>
    <w:p w14:paraId="71FCE1A8" w14:textId="1081B687" w:rsidR="001F70BA" w:rsidRDefault="00360736" w:rsidP="00064DC4">
      <w:pPr>
        <w:pStyle w:val="CETBodytext"/>
        <w:spacing w:before="120"/>
      </w:pPr>
      <w:r w:rsidRPr="00682BFA">
        <w:t xml:space="preserve">As </w:t>
      </w:r>
      <w:r>
        <w:t>shown</w:t>
      </w:r>
      <w:r w:rsidRPr="00682BFA">
        <w:t xml:space="preserve"> </w:t>
      </w:r>
      <w:r w:rsidRPr="00623C3A">
        <w:t xml:space="preserve">in </w:t>
      </w:r>
      <w:r w:rsidRPr="00A30E99">
        <w:t xml:space="preserve">Figure </w:t>
      </w:r>
      <w:r w:rsidR="00A30E99">
        <w:t>4</w:t>
      </w:r>
      <w:r w:rsidRPr="00623C3A">
        <w:t>, a</w:t>
      </w:r>
      <w:r w:rsidRPr="00682BFA">
        <w:t xml:space="preserve"> good overlap has been obtained between the </w:t>
      </w:r>
      <w:r w:rsidR="00892860">
        <w:t xml:space="preserve">simulated </w:t>
      </w:r>
      <w:r w:rsidR="007B6EB0">
        <w:t xml:space="preserve">by PRO II and the </w:t>
      </w:r>
      <w:r w:rsidRPr="00682BFA">
        <w:t xml:space="preserve">data </w:t>
      </w:r>
      <w:r>
        <w:t>calculated with</w:t>
      </w:r>
      <w:r w:rsidR="007B6EB0">
        <w:t xml:space="preserve"> </w:t>
      </w:r>
      <w:proofErr w:type="gramStart"/>
      <w:r w:rsidR="007B6EB0">
        <w:t>Eq(</w:t>
      </w:r>
      <w:proofErr w:type="gramEnd"/>
      <w:r w:rsidR="000735C3">
        <w:t>5</w:t>
      </w:r>
      <w:r w:rsidR="007B6EB0">
        <w:t>)</w:t>
      </w:r>
      <w:r w:rsidRPr="00682BFA">
        <w:t>.</w:t>
      </w:r>
    </w:p>
    <w:p w14:paraId="6B105968" w14:textId="296C311B" w:rsidR="00C114F8" w:rsidRDefault="00A65E0B" w:rsidP="001F70BA">
      <w:pPr>
        <w:pStyle w:val="CETBodytext"/>
      </w:pPr>
      <w:r w:rsidRPr="00A65E0B">
        <w:rPr>
          <w:noProof/>
        </w:rPr>
        <w:drawing>
          <wp:inline distT="0" distB="0" distL="0" distR="0" wp14:anchorId="48053254" wp14:editId="6E41FD02">
            <wp:extent cx="4524498" cy="1818583"/>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9398" t="5672" r="7228" b="46537"/>
                    <a:stretch/>
                  </pic:blipFill>
                  <pic:spPr bwMode="auto">
                    <a:xfrm>
                      <a:off x="0" y="0"/>
                      <a:ext cx="4559313" cy="1832576"/>
                    </a:xfrm>
                    <a:prstGeom prst="rect">
                      <a:avLst/>
                    </a:prstGeom>
                    <a:noFill/>
                    <a:ln>
                      <a:noFill/>
                    </a:ln>
                    <a:extLst>
                      <a:ext uri="{53640926-AAD7-44D8-BBD7-CCE9431645EC}">
                        <a14:shadowObscured xmlns:a14="http://schemas.microsoft.com/office/drawing/2010/main"/>
                      </a:ext>
                    </a:extLst>
                  </pic:spPr>
                </pic:pic>
              </a:graphicData>
            </a:graphic>
          </wp:inline>
        </w:drawing>
      </w:r>
      <w:r w:rsidRPr="00A65E0B">
        <w:rPr>
          <w:noProof/>
        </w:rPr>
        <w:t xml:space="preserve"> </w:t>
      </w:r>
    </w:p>
    <w:p w14:paraId="445C4CFD" w14:textId="4CA230BD" w:rsidR="00360736" w:rsidRPr="001B0E64" w:rsidRDefault="00360736" w:rsidP="001B0E64">
      <w:pPr>
        <w:pStyle w:val="CETCaption"/>
        <w:spacing w:before="0"/>
      </w:pPr>
      <w:r w:rsidRPr="001B0E64">
        <w:t xml:space="preserve">Figure </w:t>
      </w:r>
      <w:r w:rsidR="00A30E99" w:rsidRPr="001B0E64">
        <w:t>4</w:t>
      </w:r>
      <w:r w:rsidRPr="001B0E64">
        <w:t xml:space="preserve">: Comparison between the simulated </w:t>
      </w:r>
      <w:r w:rsidR="009B02BC" w:rsidRPr="001B0E64">
        <w:t>(</w:t>
      </w:r>
      <w:proofErr w:type="spellStart"/>
      <w:proofErr w:type="gramStart"/>
      <w:r w:rsidR="009B02BC" w:rsidRPr="001B0E64">
        <w:t>Eq</w:t>
      </w:r>
      <w:proofErr w:type="spellEnd"/>
      <w:r w:rsidR="009B02BC" w:rsidRPr="001B0E64">
        <w:t>(</w:t>
      </w:r>
      <w:proofErr w:type="gramEnd"/>
      <w:r w:rsidR="00A30E99" w:rsidRPr="001B0E64">
        <w:t>4</w:t>
      </w:r>
      <w:r w:rsidR="009B02BC" w:rsidRPr="001B0E64">
        <w:t xml:space="preserve">)) </w:t>
      </w:r>
      <w:r w:rsidRPr="001B0E64">
        <w:t>and the calculated data</w:t>
      </w:r>
      <w:r w:rsidR="009B02BC" w:rsidRPr="001B0E64">
        <w:t xml:space="preserve"> (</w:t>
      </w:r>
      <w:proofErr w:type="spellStart"/>
      <w:r w:rsidR="009B02BC" w:rsidRPr="001B0E64">
        <w:t>Eq</w:t>
      </w:r>
      <w:proofErr w:type="spellEnd"/>
      <w:r w:rsidR="009B02BC" w:rsidRPr="001B0E64">
        <w:t>(</w:t>
      </w:r>
      <w:r w:rsidR="00A30E99" w:rsidRPr="001B0E64">
        <w:t>5</w:t>
      </w:r>
      <w:r w:rsidR="009B02BC" w:rsidRPr="001B0E64">
        <w:t>))</w:t>
      </w:r>
      <w:r w:rsidRPr="001B0E64">
        <w:t xml:space="preserve"> related to vapour pressure of </w:t>
      </w:r>
      <w:r w:rsidR="00BB3F7C" w:rsidRPr="001B0E64">
        <w:t>methyl ac</w:t>
      </w:r>
      <w:r w:rsidR="00DA598E" w:rsidRPr="001B0E64">
        <w:t>rylate</w:t>
      </w:r>
      <w:r w:rsidRPr="001B0E64">
        <w:t xml:space="preserve"> (a) and </w:t>
      </w:r>
      <w:r w:rsidR="00DA598E" w:rsidRPr="001B0E64">
        <w:t>ethyl acrylate</w:t>
      </w:r>
      <w:r w:rsidRPr="001B0E64">
        <w:t xml:space="preserve"> (b).</w:t>
      </w:r>
    </w:p>
    <w:p w14:paraId="7319B299" w14:textId="24F7D7FD" w:rsidR="00E27AA1" w:rsidRPr="000E15F5" w:rsidRDefault="00360736" w:rsidP="00667AA9">
      <w:pPr>
        <w:pStyle w:val="CETBodytext"/>
        <w:rPr>
          <w:iCs/>
        </w:rPr>
      </w:pPr>
      <w:r w:rsidRPr="000E15F5">
        <w:rPr>
          <w:iCs/>
        </w:rPr>
        <w:t>After checking the consistency of the data calculated on the PRO II software,</w:t>
      </w:r>
      <w:r w:rsidR="002F001C" w:rsidRPr="000E15F5">
        <w:rPr>
          <w:iCs/>
        </w:rPr>
        <w:t xml:space="preserve"> </w:t>
      </w:r>
      <w:r w:rsidR="008B1C9C" w:rsidRPr="000E15F5">
        <w:rPr>
          <w:iCs/>
        </w:rPr>
        <w:t xml:space="preserve">the liquid-vapor equilibria were evaluated </w:t>
      </w:r>
      <w:r w:rsidR="000164B4" w:rsidRPr="000E15F5">
        <w:rPr>
          <w:iCs/>
        </w:rPr>
        <w:t>and</w:t>
      </w:r>
      <w:r w:rsidR="00786CAF">
        <w:rPr>
          <w:iCs/>
        </w:rPr>
        <w:t>,</w:t>
      </w:r>
      <w:r w:rsidR="000164B4" w:rsidRPr="000E15F5">
        <w:rPr>
          <w:iCs/>
        </w:rPr>
        <w:t xml:space="preserve"> finally, the industrial process of odorization has been simulated</w:t>
      </w:r>
      <w:r w:rsidR="00737E33" w:rsidRPr="000E15F5">
        <w:rPr>
          <w:iCs/>
        </w:rPr>
        <w:t>, s</w:t>
      </w:r>
      <w:r w:rsidR="000164B4" w:rsidRPr="000E15F5">
        <w:rPr>
          <w:iCs/>
        </w:rPr>
        <w:t>tarting from the procedure described in the previous section</w:t>
      </w:r>
      <w:r w:rsidR="00737E33" w:rsidRPr="000E15F5">
        <w:rPr>
          <w:iCs/>
        </w:rPr>
        <w:t xml:space="preserve">. </w:t>
      </w:r>
      <w:r w:rsidR="00786CAF">
        <w:rPr>
          <w:iCs/>
        </w:rPr>
        <w:t>C</w:t>
      </w:r>
      <w:r w:rsidR="00786CAF" w:rsidRPr="000E15F5">
        <w:rPr>
          <w:iCs/>
        </w:rPr>
        <w:t>onsidering the previous study made on odorization process simulation</w:t>
      </w:r>
      <w:r w:rsidR="00786CAF">
        <w:rPr>
          <w:iCs/>
        </w:rPr>
        <w:t>, f</w:t>
      </w:r>
      <w:r w:rsidR="00737E33" w:rsidRPr="000E15F5">
        <w:rPr>
          <w:iCs/>
        </w:rPr>
        <w:t xml:space="preserve">or all </w:t>
      </w:r>
      <w:r w:rsidR="009E14D3" w:rsidRPr="000E15F5">
        <w:rPr>
          <w:iCs/>
        </w:rPr>
        <w:t>these simulations</w:t>
      </w:r>
      <w:r w:rsidR="00737E33" w:rsidRPr="000E15F5">
        <w:rPr>
          <w:iCs/>
        </w:rPr>
        <w:t>,</w:t>
      </w:r>
      <w:r w:rsidR="00F55692">
        <w:rPr>
          <w:iCs/>
        </w:rPr>
        <w:t xml:space="preserve"> </w:t>
      </w:r>
      <w:r w:rsidR="00AA3E15" w:rsidRPr="000E15F5">
        <w:rPr>
          <w:iCs/>
        </w:rPr>
        <w:t xml:space="preserve">Soave-Redlich-Kwong model (SRK) has been </w:t>
      </w:r>
      <w:r w:rsidR="0004263F" w:rsidRPr="000E15F5">
        <w:rPr>
          <w:iCs/>
        </w:rPr>
        <w:t>employed</w:t>
      </w:r>
      <w:r w:rsidR="009E14D3" w:rsidRPr="000E15F5">
        <w:rPr>
          <w:iCs/>
        </w:rPr>
        <w:t>.</w:t>
      </w:r>
    </w:p>
    <w:p w14:paraId="1ABEC206" w14:textId="6E28F290" w:rsidR="00F1159C" w:rsidRPr="000E15F5" w:rsidRDefault="00F1159C" w:rsidP="00667AA9">
      <w:pPr>
        <w:pStyle w:val="CETBodytext"/>
        <w:rPr>
          <w:iCs/>
        </w:rPr>
      </w:pPr>
      <w:r w:rsidRPr="000E15F5">
        <w:rPr>
          <w:iCs/>
          <w:noProof/>
        </w:rPr>
        <w:drawing>
          <wp:inline distT="0" distB="0" distL="0" distR="0" wp14:anchorId="1A98D52B" wp14:editId="628DB33A">
            <wp:extent cx="4686300" cy="187108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9038" t="5381" r="6867" b="46734"/>
                    <a:stretch/>
                  </pic:blipFill>
                  <pic:spPr bwMode="auto">
                    <a:xfrm>
                      <a:off x="0" y="0"/>
                      <a:ext cx="4752685" cy="1897588"/>
                    </a:xfrm>
                    <a:prstGeom prst="rect">
                      <a:avLst/>
                    </a:prstGeom>
                    <a:noFill/>
                    <a:ln>
                      <a:noFill/>
                    </a:ln>
                    <a:extLst>
                      <a:ext uri="{53640926-AAD7-44D8-BBD7-CCE9431645EC}">
                        <a14:shadowObscured xmlns:a14="http://schemas.microsoft.com/office/drawing/2010/main"/>
                      </a:ext>
                    </a:extLst>
                  </pic:spPr>
                </pic:pic>
              </a:graphicData>
            </a:graphic>
          </wp:inline>
        </w:drawing>
      </w:r>
    </w:p>
    <w:p w14:paraId="4815A1F7" w14:textId="7F087AA2" w:rsidR="00E5738B" w:rsidRPr="000E15F5" w:rsidRDefault="00E5738B" w:rsidP="00A65E0B">
      <w:pPr>
        <w:pStyle w:val="CETCaption"/>
        <w:spacing w:before="0"/>
      </w:pPr>
      <w:r w:rsidRPr="000E15F5">
        <w:t xml:space="preserve">Figure </w:t>
      </w:r>
      <w:r w:rsidR="00A65E0B">
        <w:t>5</w:t>
      </w:r>
      <w:r w:rsidRPr="000E15F5">
        <w:t>:</w:t>
      </w:r>
      <w:r w:rsidR="001B61C3" w:rsidRPr="000E15F5">
        <w:t xml:space="preserve"> a)</w:t>
      </w:r>
      <w:r w:rsidRPr="000E15F5">
        <w:t xml:space="preserve"> Comparison between the gas flow vs temperature profiles of odorization process of the different gas mixtures with GASODOR S-FREE</w:t>
      </w:r>
      <w:r w:rsidR="00B13459" w:rsidRPr="000E15F5">
        <w:t xml:space="preserve"> odor</w:t>
      </w:r>
      <w:r w:rsidR="00D35FC8" w:rsidRPr="000E15F5">
        <w:t>ant</w:t>
      </w:r>
      <w:r w:rsidR="00CE0629" w:rsidRPr="000E15F5">
        <w:t>.</w:t>
      </w:r>
      <w:r w:rsidR="001B61C3" w:rsidRPr="000E15F5">
        <w:t xml:space="preserve"> b) Comparison between the vapour pressure of GASODOR S-FREE odorant (green) and tetrahydrothiophene (THT) odorant (red).</w:t>
      </w:r>
    </w:p>
    <w:p w14:paraId="0BDBAA62" w14:textId="40BF0452" w:rsidR="0088060B" w:rsidRPr="000E15F5" w:rsidRDefault="0088060B" w:rsidP="0088060B">
      <w:pPr>
        <w:pStyle w:val="CETBodytext"/>
        <w:rPr>
          <w:iCs/>
        </w:rPr>
      </w:pPr>
      <w:r w:rsidRPr="000E15F5">
        <w:rPr>
          <w:iCs/>
        </w:rPr>
        <w:lastRenderedPageBreak/>
        <w:t xml:space="preserve">In Figure </w:t>
      </w:r>
      <w:r w:rsidR="00A65E0B">
        <w:rPr>
          <w:iCs/>
        </w:rPr>
        <w:t>5</w:t>
      </w:r>
      <w:r w:rsidRPr="000E15F5">
        <w:rPr>
          <w:iCs/>
        </w:rPr>
        <w:t xml:space="preserve"> the </w:t>
      </w:r>
      <w:proofErr w:type="gramStart"/>
      <w:r w:rsidRPr="000E15F5">
        <w:rPr>
          <w:iCs/>
        </w:rPr>
        <w:t>final results</w:t>
      </w:r>
      <w:proofErr w:type="gramEnd"/>
      <w:r w:rsidRPr="000E15F5">
        <w:rPr>
          <w:iCs/>
        </w:rPr>
        <w:t xml:space="preserve"> of this simulation are presented. From this graph it was possible to infer the minimum flow of gas necessary to obtain the desired concentration of GASODOR S-FREE odorant</w:t>
      </w:r>
      <w:r w:rsidR="00590C72">
        <w:rPr>
          <w:iCs/>
        </w:rPr>
        <w:t xml:space="preserve"> </w:t>
      </w:r>
      <w:r w:rsidR="00590C72">
        <w:t>(4.6 mg/L for ethyl acrylate and 2.46 mg/L for methyl acrylate</w:t>
      </w:r>
      <w:r w:rsidR="005147CB">
        <w:t>, complying legal limits, as reported in Par. 2</w:t>
      </w:r>
      <w:r w:rsidR="00590C72">
        <w:t>)</w:t>
      </w:r>
      <w:r w:rsidRPr="000E15F5">
        <w:rPr>
          <w:iCs/>
        </w:rPr>
        <w:t xml:space="preserve"> in the final stream. The mixtures of gas taken into consideration are the following: pure methane, pure </w:t>
      </w:r>
      <w:r w:rsidR="005842E1" w:rsidRPr="000E15F5">
        <w:rPr>
          <w:iCs/>
        </w:rPr>
        <w:t>hydrogen,</w:t>
      </w:r>
      <w:r w:rsidRPr="000E15F5">
        <w:rPr>
          <w:iCs/>
        </w:rPr>
        <w:t xml:space="preserve"> and the binary mixture of methane-hydrogen in ratio 90/10 and 80/20. As shown in Figure </w:t>
      </w:r>
      <w:r w:rsidR="00120F7E">
        <w:rPr>
          <w:iCs/>
        </w:rPr>
        <w:t>5</w:t>
      </w:r>
      <w:r w:rsidRPr="000E15F5">
        <w:rPr>
          <w:iCs/>
        </w:rPr>
        <w:t xml:space="preserve">a, as the temperature increases, a lower gas flow is required because a greater </w:t>
      </w:r>
      <w:proofErr w:type="gramStart"/>
      <w:r w:rsidRPr="000E15F5">
        <w:rPr>
          <w:iCs/>
        </w:rPr>
        <w:t>amount</w:t>
      </w:r>
      <w:proofErr w:type="gramEnd"/>
      <w:r w:rsidRPr="000E15F5">
        <w:rPr>
          <w:iCs/>
        </w:rPr>
        <w:t xml:space="preserve"> of odorants are present in vapour phase (</w:t>
      </w:r>
      <w:r w:rsidRPr="00A65E0B">
        <w:rPr>
          <w:iCs/>
        </w:rPr>
        <w:t xml:space="preserve">see Figure </w:t>
      </w:r>
      <w:r w:rsidR="00D47C4C">
        <w:rPr>
          <w:iCs/>
        </w:rPr>
        <w:t>4</w:t>
      </w:r>
      <w:r w:rsidRPr="00A65E0B">
        <w:rPr>
          <w:iCs/>
        </w:rPr>
        <w:t xml:space="preserve">). With the GASODOR S-FREE mixture, gas flows are less than 14 NL/min, as opposed to 65-95 NL/h with the tetrahydrothiophene (THT) odorant </w:t>
      </w:r>
      <w:r w:rsidRPr="00A65E0B">
        <w:rPr>
          <w:iCs/>
        </w:rPr>
        <w:fldChar w:fldCharType="begin" w:fldLock="1"/>
      </w:r>
      <w:r w:rsidR="00B66968">
        <w:rPr>
          <w:iCs/>
        </w:rPr>
        <w:instrText>ADDIN CSL_CITATION {"citationItems":[{"id":"ITEM-1","itemData":{"DOI":"10.3303/CET2296024","abstract":"One of the most important goals of this century is the exploitation of hydrogen as green energy carrier. Due to its storage and transportation problem, a concrete and immediate solution is the exploitation of the gas pipelines now used for natural gas. In this regard, safety is of paramount importance; indeed, like natural gas, hydrogen is an odourless and colourless flammable gas. To solve this problem a system of hydrogen odorization is to implement. This work is aimed at the investigation of a possible process for hydrogen odorization, focused on pure hydrogen and natural gas-hydrogen mixtures systems, to simulate a possible real gas pipeline. The odorization system considered in this work is called INGRID, developed by Regas Srl, a partner company for this project. Starting from INGRID’s specifications, a simulation model was then developed using AVEVA's PRO II software on the basis of the thermodynamic liquid-vapor equilibria of the mixture. As odorant, tetrahydrothiophene (THT) was taken into consideration, thanks to the fact that this is the most used odorant and so more experimental data are available in the literature. This system has proved to be effective in the odorization of both pure hydrogen and hydrogen-natural gas mixture.","author":[{"dropping-particle":"","family":"Zanella","given":"Elisa","non-dropping-particle":"","parse-names":false,"suffix":""},{"dropping-particle":"","family":"Longhi","given":"Mariangela","non-dropping-particle":"","parse-names":false,"suffix":""},{"dropping-particle":"","family":"Marcolin","given":"Piersilvio","non-dropping-particle":"","parse-names":false,"suffix":""},{"dropping-particle":"","family":"Camarda","given":"Giovanni","non-dropping-particle":"","parse-names":false,"suffix":""},{"dropping-particle":"","family":"Pirola","given":"Carlo","non-dropping-particle":"","parse-names":false,"suffix":""}],"container-title":"Chemical Engineering Transactions","id":"ITEM-1","issued":{"date-parts":[["2022","11","30"]]},"page":"139-144 SE - Research Articles","title":"Investigation of a Possible Process for Hydrogen Odorization in Pure Hydrogen and in Natural Gas-Hydrogen Mixture Systems","type":"article-journal","volume":"96"},"uris":["http://www.mendeley.com/documents/?uuid=981db113-cd5b-457f-9054-642d11283d48"]}],"mendeley":{"formattedCitation":"(Zanella et al. 2022)","plainTextFormattedCitation":"(Zanella et al. 2022)","previouslyFormattedCitation":"(Zanella &lt;i&gt;et al.&lt;/i&gt;, 2022)"},"properties":{"noteIndex":0},"schema":"https://github.com/citation-style-language/schema/raw/master/csl-citation.json"}</w:instrText>
      </w:r>
      <w:r w:rsidRPr="00A65E0B">
        <w:rPr>
          <w:iCs/>
        </w:rPr>
        <w:fldChar w:fldCharType="separate"/>
      </w:r>
      <w:r w:rsidR="00B66968" w:rsidRPr="00B66968">
        <w:rPr>
          <w:iCs/>
          <w:noProof/>
        </w:rPr>
        <w:t>(Zanella et al. 2022)</w:t>
      </w:r>
      <w:r w:rsidRPr="00A65E0B">
        <w:rPr>
          <w:iCs/>
        </w:rPr>
        <w:fldChar w:fldCharType="end"/>
      </w:r>
      <w:r w:rsidRPr="00A65E0B">
        <w:rPr>
          <w:iCs/>
        </w:rPr>
        <w:t xml:space="preserve">. This behavior is explained by the significantly higher vapor pressure of the latter odorant compared to tetrahydrothiophene (THT) (Figure </w:t>
      </w:r>
      <w:r w:rsidR="00A65E0B" w:rsidRPr="00A65E0B">
        <w:rPr>
          <w:iCs/>
        </w:rPr>
        <w:t>5</w:t>
      </w:r>
      <w:r w:rsidRPr="00A65E0B">
        <w:rPr>
          <w:iCs/>
        </w:rPr>
        <w:t>b),</w:t>
      </w:r>
      <w:r w:rsidRPr="000E15F5">
        <w:rPr>
          <w:iCs/>
        </w:rPr>
        <w:t xml:space="preserve"> as well as the smaller quantity of odorant mandated by law. This variation in vapor pressure value reduces the amount of gas required to enter the odorizing tank.</w:t>
      </w:r>
    </w:p>
    <w:p w14:paraId="68D26B83" w14:textId="77777777" w:rsidR="00600535" w:rsidRPr="000E15F5" w:rsidRDefault="00600535" w:rsidP="00600535">
      <w:pPr>
        <w:pStyle w:val="CETHeading1"/>
        <w:rPr>
          <w:iCs/>
          <w:lang w:val="en-GB"/>
        </w:rPr>
      </w:pPr>
      <w:r w:rsidRPr="000E15F5">
        <w:rPr>
          <w:iCs/>
          <w:lang w:val="en-GB"/>
        </w:rPr>
        <w:t>Conclusions</w:t>
      </w:r>
    </w:p>
    <w:p w14:paraId="5A14902F" w14:textId="3A0CB937" w:rsidR="008A0654" w:rsidRPr="000E15F5" w:rsidRDefault="00F130DC" w:rsidP="00064DC4">
      <w:pPr>
        <w:pStyle w:val="CETBodytext"/>
      </w:pPr>
      <w:r>
        <w:t>T</w:t>
      </w:r>
      <w:r w:rsidR="000C4021" w:rsidRPr="00941BC0">
        <w:t>wo main aspects</w:t>
      </w:r>
      <w:r w:rsidR="000C4021">
        <w:t xml:space="preserve"> related to </w:t>
      </w:r>
      <w:r w:rsidR="007C4446">
        <w:t xml:space="preserve">hydrogen </w:t>
      </w:r>
      <w:r w:rsidR="000C4021">
        <w:t>transport</w:t>
      </w:r>
      <w:r w:rsidR="007C4446">
        <w:t xml:space="preserve"> and distribution </w:t>
      </w:r>
      <w:r w:rsidR="00EC79E0">
        <w:t xml:space="preserve">through natural </w:t>
      </w:r>
      <w:r w:rsidR="00357013">
        <w:t>gas pipeline</w:t>
      </w:r>
      <w:r w:rsidR="000C4021" w:rsidRPr="00941BC0">
        <w:t xml:space="preserve"> have </w:t>
      </w:r>
      <w:r w:rsidR="00357013">
        <w:t>been</w:t>
      </w:r>
      <w:r w:rsidR="000C4021" w:rsidRPr="00941BC0">
        <w:t xml:space="preserve"> taken </w:t>
      </w:r>
      <w:r w:rsidR="000C4021" w:rsidRPr="000E15F5">
        <w:t xml:space="preserve">into </w:t>
      </w:r>
      <w:r w:rsidR="00357013" w:rsidRPr="000E15F5">
        <w:t>consideration</w:t>
      </w:r>
      <w:r w:rsidR="00EC79E0" w:rsidRPr="000E15F5">
        <w:t xml:space="preserve">. </w:t>
      </w:r>
      <w:r w:rsidR="00AE5FE2" w:rsidRPr="000E15F5">
        <w:t xml:space="preserve">Considering </w:t>
      </w:r>
      <w:r w:rsidR="000C4021" w:rsidRPr="000E15F5">
        <w:t>the separation of hydrogen from natural gas-hydrogen mixture</w:t>
      </w:r>
      <w:r w:rsidR="00561EB4" w:rsidRPr="000E15F5">
        <w:t>, it is possible to state that</w:t>
      </w:r>
      <w:r w:rsidR="000C4021" w:rsidRPr="000E15F5">
        <w:t xml:space="preserve"> </w:t>
      </w:r>
      <w:r w:rsidR="006113FE" w:rsidRPr="000E15F5">
        <w:t>electrochemical hydrogen compressor (EHC)</w:t>
      </w:r>
      <w:r w:rsidR="007725B0" w:rsidRPr="000E15F5">
        <w:t xml:space="preserve"> </w:t>
      </w:r>
      <w:r w:rsidR="00C543EE" w:rsidRPr="00C543EE">
        <w:t xml:space="preserve">can be considered a good system </w:t>
      </w:r>
      <w:r w:rsidR="00C543EE">
        <w:t>for h</w:t>
      </w:r>
      <w:r w:rsidR="00C543EE" w:rsidRPr="00C543EE">
        <w:t>ydrogen</w:t>
      </w:r>
      <w:r w:rsidR="00C543EE">
        <w:t xml:space="preserve"> separation</w:t>
      </w:r>
      <w:r w:rsidR="00C543EE" w:rsidRPr="00C543EE">
        <w:t xml:space="preserve"> from methane, especially in the case of</w:t>
      </w:r>
      <w:r w:rsidR="00C543EE">
        <w:t xml:space="preserve"> </w:t>
      </w:r>
      <w:r w:rsidR="00C543EE" w:rsidRPr="00C50582">
        <w:t>small units of purification</w:t>
      </w:r>
      <w:r w:rsidR="00C543EE">
        <w:t>.</w:t>
      </w:r>
      <w:r w:rsidR="006F1B9E">
        <w:t xml:space="preserve"> Further studies will focus on the scale up of the system to analyze the efficiency </w:t>
      </w:r>
      <w:r w:rsidR="003E5B17">
        <w:t>with higher inlet flow. This will also allow to increase the value of the current.</w:t>
      </w:r>
      <w:r w:rsidR="001C0E8B">
        <w:t xml:space="preserve"> </w:t>
      </w:r>
      <w:r w:rsidR="008706E5" w:rsidRPr="000E15F5">
        <w:t xml:space="preserve">The simulation of the lapping odorization system revealed a difference in the secondary flow depending on the inlet gas considered to achieve the desired concentration of odorant in the final gas stream. </w:t>
      </w:r>
      <w:r w:rsidR="005972BF" w:rsidRPr="000E15F5">
        <w:t>Comp</w:t>
      </w:r>
      <w:r w:rsidR="00786CAF">
        <w:t>a</w:t>
      </w:r>
      <w:r w:rsidR="005972BF" w:rsidRPr="000E15F5">
        <w:t>ring th</w:t>
      </w:r>
      <w:r w:rsidR="009B050B" w:rsidRPr="000E15F5">
        <w:t xml:space="preserve">e results obtained with </w:t>
      </w:r>
      <w:r w:rsidR="008706E5" w:rsidRPr="000E15F5">
        <w:t xml:space="preserve">GASODOR S-FREE as odorant </w:t>
      </w:r>
      <w:r w:rsidR="008712DD" w:rsidRPr="000E15F5">
        <w:t xml:space="preserve">with the </w:t>
      </w:r>
      <w:r w:rsidR="006A3C7E" w:rsidRPr="000E15F5">
        <w:t>ones obtained in a previous work using tetrahydrothiophene (THT)</w:t>
      </w:r>
      <w:r w:rsidR="000C4021" w:rsidRPr="000E15F5">
        <w:t>,</w:t>
      </w:r>
      <w:r w:rsidR="006A3C7E" w:rsidRPr="000E15F5">
        <w:t xml:space="preserve"> it</w:t>
      </w:r>
      <w:r w:rsidR="006D6FDF" w:rsidRPr="000E15F5">
        <w:t xml:space="preserve"> was possible </w:t>
      </w:r>
      <w:r w:rsidR="00700204" w:rsidRPr="000E15F5">
        <w:t xml:space="preserve">to state </w:t>
      </w:r>
      <w:r w:rsidR="00A20DE0" w:rsidRPr="000E15F5">
        <w:t xml:space="preserve">that with the </w:t>
      </w:r>
      <w:r w:rsidR="00786CAF">
        <w:t>former</w:t>
      </w:r>
      <w:r w:rsidR="00786CAF" w:rsidRPr="000E15F5">
        <w:t xml:space="preserve"> </w:t>
      </w:r>
      <w:r w:rsidR="00A20DE0" w:rsidRPr="000E15F5">
        <w:t>lower flow</w:t>
      </w:r>
      <w:r w:rsidR="00786CAF">
        <w:t>s</w:t>
      </w:r>
      <w:r w:rsidR="004D0030" w:rsidRPr="000E15F5">
        <w:t xml:space="preserve"> are needed</w:t>
      </w:r>
      <w:r w:rsidR="000C4021" w:rsidRPr="000E15F5">
        <w:t xml:space="preserve"> </w:t>
      </w:r>
      <w:r w:rsidR="00D30A74" w:rsidRPr="000E15F5">
        <w:t>to</w:t>
      </w:r>
      <w:r w:rsidR="00CF5665" w:rsidRPr="000E15F5">
        <w:t xml:space="preserve"> odorize the inlet gas mixture. </w:t>
      </w:r>
      <w:r w:rsidR="004D0030" w:rsidRPr="000E15F5">
        <w:t xml:space="preserve">This behavior is explained by the significantly higher vapor pressure of </w:t>
      </w:r>
      <w:r w:rsidR="008B3CCC" w:rsidRPr="000E15F5">
        <w:t xml:space="preserve">the sulfur-free odorant </w:t>
      </w:r>
      <w:r w:rsidR="004D0030" w:rsidRPr="000E15F5">
        <w:t xml:space="preserve">compared to </w:t>
      </w:r>
      <w:r w:rsidR="00064DC4" w:rsidRPr="000E15F5">
        <w:t>THT.</w:t>
      </w:r>
    </w:p>
    <w:p w14:paraId="03CEA04C" w14:textId="395C75D6" w:rsidR="00C52C3C" w:rsidRDefault="00600535" w:rsidP="007C5665">
      <w:pPr>
        <w:pStyle w:val="CETReference"/>
      </w:pPr>
      <w:r w:rsidRPr="00B57B36">
        <w:t>References</w:t>
      </w:r>
    </w:p>
    <w:p w14:paraId="1D4ACCCD" w14:textId="22FEA658" w:rsidR="00613327" w:rsidRDefault="00613327" w:rsidP="00613327">
      <w:pPr>
        <w:pStyle w:val="CETReferencetext"/>
      </w:pPr>
      <w:r>
        <w:t>Ahluwalia R. K.</w:t>
      </w:r>
      <w:r w:rsidR="00140687">
        <w:t xml:space="preserve">, </w:t>
      </w:r>
      <w:r>
        <w:t>Peng J. K.</w:t>
      </w:r>
      <w:r w:rsidR="00FB0D62">
        <w:t xml:space="preserve">, </w:t>
      </w:r>
      <w:r>
        <w:t>2009</w:t>
      </w:r>
      <w:r w:rsidR="00FB0D62">
        <w:t xml:space="preserve">, </w:t>
      </w:r>
      <w:r>
        <w:t>Automotive hydrogen storage system using cryo-adsorption on activated carbon, International Journal of Hydrogen Energy, 34(13), pp. 5476–5487.</w:t>
      </w:r>
    </w:p>
    <w:p w14:paraId="599F9822" w14:textId="34917576" w:rsidR="00613327" w:rsidRDefault="00613327" w:rsidP="00613327">
      <w:pPr>
        <w:pStyle w:val="CETReferencetext"/>
      </w:pPr>
      <w:r>
        <w:t>Al-</w:t>
      </w:r>
      <w:proofErr w:type="spellStart"/>
      <w:r>
        <w:t>Mufachi</w:t>
      </w:r>
      <w:proofErr w:type="spellEnd"/>
      <w:r>
        <w:t xml:space="preserve"> N. A., Rees N. V</w:t>
      </w:r>
      <w:r w:rsidR="000C4C82">
        <w:t>,</w:t>
      </w:r>
      <w:r>
        <w:t xml:space="preserve"> Steinberger-Wilkens R</w:t>
      </w:r>
      <w:r w:rsidR="000C4C82">
        <w:t xml:space="preserve">., </w:t>
      </w:r>
      <w:r>
        <w:t>2015</w:t>
      </w:r>
      <w:r w:rsidR="00140687">
        <w:t xml:space="preserve">, </w:t>
      </w:r>
      <w:r>
        <w:t xml:space="preserve">Hydrogen selective membranes: A review of palladium-based dense metal membranes, Renewable and Sustainable Energy Reviews, 47, pp. 540–551. </w:t>
      </w:r>
    </w:p>
    <w:p w14:paraId="5A9C2B03" w14:textId="657A66F6" w:rsidR="00613327" w:rsidRDefault="00613327" w:rsidP="00613327">
      <w:pPr>
        <w:pStyle w:val="CETReferencetext"/>
      </w:pPr>
      <w:proofErr w:type="spellStart"/>
      <w:r w:rsidRPr="00C76E52">
        <w:t>Dehdari</w:t>
      </w:r>
      <w:proofErr w:type="spellEnd"/>
      <w:r w:rsidRPr="00C76E52">
        <w:t xml:space="preserve"> L.</w:t>
      </w:r>
      <w:r w:rsidR="00477439" w:rsidRPr="00C76E52">
        <w:t>,</w:t>
      </w:r>
      <w:r w:rsidR="004946E9" w:rsidRPr="00C76E52">
        <w:t xml:space="preserve"> Burgers I., Xiao P.</w:t>
      </w:r>
      <w:r w:rsidR="00C76E52" w:rsidRPr="00C76E52">
        <w:t>,</w:t>
      </w:r>
      <w:r w:rsidRPr="00C76E52">
        <w:t xml:space="preserve"> et al.</w:t>
      </w:r>
      <w:r w:rsidR="00C76E52" w:rsidRPr="00C76E52">
        <w:t xml:space="preserve">, </w:t>
      </w:r>
      <w:r>
        <w:t>2022</w:t>
      </w:r>
      <w:r w:rsidR="00C76E52">
        <w:t xml:space="preserve">, </w:t>
      </w:r>
      <w:r>
        <w:t>Purification of hydrogen from natural gas/hydrogen pipeline mixtures, Separation and Purification Technology, 282, p. 120094.</w:t>
      </w:r>
    </w:p>
    <w:p w14:paraId="342B0A0D" w14:textId="0A4F927C" w:rsidR="00613327" w:rsidRDefault="00613327" w:rsidP="00613327">
      <w:pPr>
        <w:pStyle w:val="CETReferencetext"/>
      </w:pPr>
      <w:proofErr w:type="spellStart"/>
      <w:r>
        <w:t>Durmus</w:t>
      </w:r>
      <w:proofErr w:type="spellEnd"/>
      <w:r>
        <w:t xml:space="preserve"> G. N. B., </w:t>
      </w:r>
      <w:proofErr w:type="spellStart"/>
      <w:r>
        <w:t>Colpan</w:t>
      </w:r>
      <w:proofErr w:type="spellEnd"/>
      <w:r>
        <w:t xml:space="preserve"> C. O.</w:t>
      </w:r>
      <w:r w:rsidR="00972987">
        <w:t>,</w:t>
      </w:r>
      <w:r>
        <w:t xml:space="preserve"> </w:t>
      </w:r>
      <w:proofErr w:type="spellStart"/>
      <w:r>
        <w:t>Devrim</w:t>
      </w:r>
      <w:proofErr w:type="spellEnd"/>
      <w:r>
        <w:t>, Y.</w:t>
      </w:r>
      <w:r w:rsidR="00972987">
        <w:t xml:space="preserve">, </w:t>
      </w:r>
      <w:r>
        <w:t>2021</w:t>
      </w:r>
      <w:r w:rsidR="00972987">
        <w:t xml:space="preserve">, </w:t>
      </w:r>
      <w:r>
        <w:t>A review on the development of the electrochemical hydrogen compressors, Journal of Power Sources, 494, p. 229743.</w:t>
      </w:r>
    </w:p>
    <w:p w14:paraId="722D6724" w14:textId="52BC74AB" w:rsidR="00613327" w:rsidRDefault="00613327" w:rsidP="00613327">
      <w:pPr>
        <w:pStyle w:val="CETReferencetext"/>
      </w:pPr>
      <w:r>
        <w:t>GASODOR S-FREE web page. Available at</w:t>
      </w:r>
      <w:r w:rsidR="00972987">
        <w:t>:</w:t>
      </w:r>
      <w:r>
        <w:t xml:space="preserve"> </w:t>
      </w:r>
      <w:r w:rsidR="00972987">
        <w:t>&lt;</w:t>
      </w:r>
      <w:r w:rsidR="00972987" w:rsidRPr="00FE5CDA">
        <w:t>https://www.gasodor-s-free.com/</w:t>
      </w:r>
      <w:r w:rsidR="00972987">
        <w:t>&gt; accessed 10.03.20</w:t>
      </w:r>
      <w:r w:rsidR="007978D8">
        <w:t>23</w:t>
      </w:r>
      <w:r w:rsidR="00D72F9A">
        <w:t>.</w:t>
      </w:r>
    </w:p>
    <w:p w14:paraId="52DAC8C9" w14:textId="5D7F8C42" w:rsidR="00613327" w:rsidRDefault="00613327" w:rsidP="00613327">
      <w:pPr>
        <w:pStyle w:val="CETReferencetext"/>
      </w:pPr>
      <w:proofErr w:type="spellStart"/>
      <w:r>
        <w:t>Liemberger</w:t>
      </w:r>
      <w:proofErr w:type="spellEnd"/>
      <w:r>
        <w:t>, W. et al.</w:t>
      </w:r>
      <w:r w:rsidR="007978D8">
        <w:t xml:space="preserve">, </w:t>
      </w:r>
      <w:r>
        <w:t>2017</w:t>
      </w:r>
      <w:r w:rsidR="007978D8">
        <w:t xml:space="preserve">, </w:t>
      </w:r>
      <w:r>
        <w:t>Experimental analysis of membrane and pressure swing adsorption (PSA) for the hydrogen separation from natural gas, Journal of Cleaner Production, 167, pp. 896–907.</w:t>
      </w:r>
    </w:p>
    <w:p w14:paraId="2E55B8D6" w14:textId="115477B2" w:rsidR="00613327" w:rsidRDefault="00613327" w:rsidP="00613327">
      <w:pPr>
        <w:pStyle w:val="CETReferencetext"/>
      </w:pPr>
      <w:r>
        <w:t>MARCOGAZ AISBL</w:t>
      </w:r>
      <w:r w:rsidR="007978D8">
        <w:t xml:space="preserve">, </w:t>
      </w:r>
      <w:r>
        <w:t>2021</w:t>
      </w:r>
      <w:r w:rsidR="007978D8">
        <w:t>,</w:t>
      </w:r>
      <w:r>
        <w:t xml:space="preserve"> </w:t>
      </w:r>
      <w:proofErr w:type="spellStart"/>
      <w:r>
        <w:t>Odorisation</w:t>
      </w:r>
      <w:proofErr w:type="spellEnd"/>
      <w:r>
        <w:t xml:space="preserve"> of Natural Gas and Hydrogen Mixtures. Available at: </w:t>
      </w:r>
      <w:r w:rsidR="007978D8">
        <w:t>&lt;</w:t>
      </w:r>
      <w:r w:rsidR="00D72F9A" w:rsidRPr="00D72F9A">
        <w:t>https://www.marcogaz.org/odorisation-of-natural-gas-and-hydrogen-mixtures</w:t>
      </w:r>
      <w:r w:rsidR="00D72F9A">
        <w:t>&gt;</w:t>
      </w:r>
      <w:r w:rsidR="00D72F9A" w:rsidRPr="00D72F9A">
        <w:t xml:space="preserve"> </w:t>
      </w:r>
      <w:r w:rsidR="00D72F9A">
        <w:t>accessed 10.03.2023.</w:t>
      </w:r>
    </w:p>
    <w:p w14:paraId="16FAA2A0" w14:textId="0FF46172" w:rsidR="00613327" w:rsidRDefault="00613327" w:rsidP="006C1567">
      <w:pPr>
        <w:pStyle w:val="CETReferencetext"/>
      </w:pPr>
      <w:proofErr w:type="spellStart"/>
      <w:r w:rsidRPr="0072257B">
        <w:t>Nordio</w:t>
      </w:r>
      <w:proofErr w:type="spellEnd"/>
      <w:r w:rsidRPr="0072257B">
        <w:t xml:space="preserve"> M.</w:t>
      </w:r>
      <w:r w:rsidR="006C1567" w:rsidRPr="0072257B">
        <w:t xml:space="preserve">, </w:t>
      </w:r>
      <w:proofErr w:type="spellStart"/>
      <w:r w:rsidR="006C1567" w:rsidRPr="0072257B">
        <w:t>Manzolini</w:t>
      </w:r>
      <w:proofErr w:type="spellEnd"/>
      <w:r w:rsidR="006C1567" w:rsidRPr="0072257B">
        <w:t xml:space="preserve"> G.,</w:t>
      </w:r>
      <w:r w:rsidR="009B3665" w:rsidRPr="0072257B">
        <w:t xml:space="preserve"> Mulder M.,</w:t>
      </w:r>
      <w:r w:rsidR="006C1567" w:rsidRPr="0072257B">
        <w:t xml:space="preserve"> </w:t>
      </w:r>
      <w:proofErr w:type="spellStart"/>
      <w:r w:rsidR="00B731C7" w:rsidRPr="0072257B">
        <w:t>Raymakers</w:t>
      </w:r>
      <w:proofErr w:type="spellEnd"/>
      <w:r w:rsidR="00B731C7" w:rsidRPr="0072257B">
        <w:t xml:space="preserve"> L., </w:t>
      </w:r>
      <w:r w:rsidR="00B731C7" w:rsidRPr="00B731C7">
        <w:t xml:space="preserve">Van Sint </w:t>
      </w:r>
      <w:proofErr w:type="spellStart"/>
      <w:r w:rsidR="00B731C7" w:rsidRPr="00B731C7">
        <w:t>Annaland</w:t>
      </w:r>
      <w:proofErr w:type="spellEnd"/>
      <w:r w:rsidR="00B731C7" w:rsidRPr="00B731C7">
        <w:t xml:space="preserve"> M</w:t>
      </w:r>
      <w:r w:rsidR="0072257B">
        <w:t xml:space="preserve">., </w:t>
      </w:r>
      <w:r w:rsidR="006C1567">
        <w:t>Gallucci F</w:t>
      </w:r>
      <w:r>
        <w:t>.</w:t>
      </w:r>
      <w:r w:rsidR="0072257B">
        <w:t>,</w:t>
      </w:r>
      <w:r>
        <w:t xml:space="preserve"> 2019</w:t>
      </w:r>
      <w:r w:rsidR="0072257B">
        <w:t xml:space="preserve">, </w:t>
      </w:r>
      <w:r>
        <w:t>Experimental and modelling study of an electrochemical hydrogen compressor, Chem</w:t>
      </w:r>
      <w:r w:rsidR="00FE5CDA">
        <w:t>.</w:t>
      </w:r>
      <w:r>
        <w:t xml:space="preserve"> Eng</w:t>
      </w:r>
      <w:r w:rsidR="00FE5CDA">
        <w:t>.</w:t>
      </w:r>
      <w:r>
        <w:t xml:space="preserve"> Journal, 369, pp. 432–442. </w:t>
      </w:r>
    </w:p>
    <w:p w14:paraId="283D80C9" w14:textId="7FB9DC9A" w:rsidR="00613327" w:rsidRDefault="00613327" w:rsidP="00613327">
      <w:pPr>
        <w:pStyle w:val="CETReferencetext"/>
      </w:pPr>
      <w:r>
        <w:t>Pareek, A. et al.</w:t>
      </w:r>
      <w:r w:rsidR="00940828">
        <w:t xml:space="preserve">, </w:t>
      </w:r>
      <w:r>
        <w:t>2020</w:t>
      </w:r>
      <w:r w:rsidR="00940828">
        <w:t xml:space="preserve">, </w:t>
      </w:r>
      <w:r>
        <w:t>Insights into renewable hydrogen energy: Recent advances and prospects, Materials Science for Energy Technologies, 3, pp. 319–327.</w:t>
      </w:r>
    </w:p>
    <w:p w14:paraId="5A825C62" w14:textId="587F6A30" w:rsidR="00613327" w:rsidRDefault="00613327" w:rsidP="00613327">
      <w:pPr>
        <w:pStyle w:val="CETReferencetext"/>
      </w:pPr>
      <w:proofErr w:type="spellStart"/>
      <w:r>
        <w:t>Rajeshwar</w:t>
      </w:r>
      <w:proofErr w:type="spellEnd"/>
      <w:r>
        <w:t>, K. et al.</w:t>
      </w:r>
      <w:r w:rsidR="00940828">
        <w:t xml:space="preserve">, </w:t>
      </w:r>
      <w:r>
        <w:t>2008</w:t>
      </w:r>
      <w:r w:rsidR="00940828">
        <w:t xml:space="preserve">, </w:t>
      </w:r>
      <w:r>
        <w:t>Renewable energy and the hydrogen economy, in Solar hydrogen generation. Springer, pp. 1–18.</w:t>
      </w:r>
    </w:p>
    <w:p w14:paraId="011EAF29" w14:textId="7C6F9946" w:rsidR="00613327" w:rsidRDefault="00613327" w:rsidP="00613327">
      <w:pPr>
        <w:pStyle w:val="CETReferencetext"/>
      </w:pPr>
      <w:proofErr w:type="spellStart"/>
      <w:r>
        <w:t>Rhandi</w:t>
      </w:r>
      <w:proofErr w:type="spellEnd"/>
      <w:r w:rsidR="00AD2613">
        <w:t xml:space="preserve"> </w:t>
      </w:r>
      <w:r>
        <w:t>M.</w:t>
      </w:r>
      <w:r w:rsidR="00AD2613">
        <w:t xml:space="preserve">, </w:t>
      </w:r>
      <w:proofErr w:type="spellStart"/>
      <w:r w:rsidR="00AD2613" w:rsidRPr="00AD2613">
        <w:t>Trégaro</w:t>
      </w:r>
      <w:proofErr w:type="spellEnd"/>
      <w:r w:rsidR="00AD2613">
        <w:t xml:space="preserve"> M.</w:t>
      </w:r>
      <w:r w:rsidR="00AD2613" w:rsidRPr="00AD2613">
        <w:t xml:space="preserve">, </w:t>
      </w:r>
      <w:proofErr w:type="spellStart"/>
      <w:r w:rsidR="00AD2613" w:rsidRPr="00AD2613">
        <w:t>Druart</w:t>
      </w:r>
      <w:proofErr w:type="spellEnd"/>
      <w:r w:rsidR="00AD2613">
        <w:t xml:space="preserve"> </w:t>
      </w:r>
      <w:r w:rsidR="00AD2613" w:rsidRPr="00AD2613">
        <w:t xml:space="preserve">F., </w:t>
      </w:r>
      <w:proofErr w:type="spellStart"/>
      <w:r w:rsidR="00AD2613" w:rsidRPr="00AD2613">
        <w:t>Deseure</w:t>
      </w:r>
      <w:proofErr w:type="spellEnd"/>
      <w:r w:rsidR="00AD2613" w:rsidRPr="00AD2613">
        <w:t xml:space="preserve"> J., </w:t>
      </w:r>
      <w:proofErr w:type="spellStart"/>
      <w:r w:rsidR="00AD2613" w:rsidRPr="00AD2613">
        <w:t>Chatenet</w:t>
      </w:r>
      <w:proofErr w:type="spellEnd"/>
      <w:r w:rsidR="00AD2613" w:rsidRPr="00AD2613">
        <w:t xml:space="preserve"> M.,</w:t>
      </w:r>
      <w:r w:rsidR="00AD2613">
        <w:t xml:space="preserve"> </w:t>
      </w:r>
      <w:r>
        <w:t>2020</w:t>
      </w:r>
      <w:r w:rsidR="00AD2613">
        <w:t xml:space="preserve">, </w:t>
      </w:r>
      <w:r>
        <w:t>Electrochemical hydrogen compression and purification versus competing technologies: Part I. Pros and cons</w:t>
      </w:r>
      <w:r w:rsidR="00AD2613">
        <w:t>,</w:t>
      </w:r>
      <w:r>
        <w:t xml:space="preserve"> Chinese Journal of Catalysis, 41(5), pp. 756–769. </w:t>
      </w:r>
    </w:p>
    <w:p w14:paraId="11326AD9" w14:textId="3A46B5AE" w:rsidR="00613327" w:rsidRDefault="00613327" w:rsidP="00613327">
      <w:pPr>
        <w:pStyle w:val="CETReferencetext"/>
      </w:pPr>
      <w:proofErr w:type="spellStart"/>
      <w:r>
        <w:t>Trégaro</w:t>
      </w:r>
      <w:proofErr w:type="spellEnd"/>
      <w:r>
        <w:t xml:space="preserve"> M.</w:t>
      </w:r>
      <w:r w:rsidR="00A33A59">
        <w:t xml:space="preserve">, </w:t>
      </w:r>
      <w:proofErr w:type="spellStart"/>
      <w:r w:rsidR="00A33A59" w:rsidRPr="00A33A59">
        <w:t>Rhandi</w:t>
      </w:r>
      <w:proofErr w:type="spellEnd"/>
      <w:r w:rsidR="00A33A59" w:rsidRPr="00A33A59">
        <w:t xml:space="preserve"> M., </w:t>
      </w:r>
      <w:proofErr w:type="spellStart"/>
      <w:r w:rsidR="00A33A59" w:rsidRPr="00A33A59">
        <w:t>Druart</w:t>
      </w:r>
      <w:proofErr w:type="spellEnd"/>
      <w:r w:rsidR="00A33A59" w:rsidRPr="00A33A59">
        <w:t xml:space="preserve"> F., </w:t>
      </w:r>
      <w:proofErr w:type="spellStart"/>
      <w:r w:rsidR="00A33A59" w:rsidRPr="00A33A59">
        <w:t>Deseure</w:t>
      </w:r>
      <w:proofErr w:type="spellEnd"/>
      <w:r w:rsidR="00A33A59" w:rsidRPr="00A33A59">
        <w:t xml:space="preserve"> J., </w:t>
      </w:r>
      <w:proofErr w:type="spellStart"/>
      <w:r w:rsidR="00A33A59" w:rsidRPr="00A33A59">
        <w:t>Chatenet</w:t>
      </w:r>
      <w:proofErr w:type="spellEnd"/>
      <w:r w:rsidR="00A33A59" w:rsidRPr="00A33A59">
        <w:t xml:space="preserve"> M., </w:t>
      </w:r>
      <w:r>
        <w:t>2020</w:t>
      </w:r>
      <w:r w:rsidR="00A33A59">
        <w:t xml:space="preserve">, </w:t>
      </w:r>
      <w:r>
        <w:t xml:space="preserve">Electrochemical hydrogen compression and purification versus competing technologies: Part II. Challenges in electrocatalysis, Chinese Journal of Catalysis, 41(5), pp. 770–782. </w:t>
      </w:r>
    </w:p>
    <w:p w14:paraId="5639CE17" w14:textId="6361837C" w:rsidR="00613327" w:rsidRDefault="00613327" w:rsidP="00613327">
      <w:pPr>
        <w:pStyle w:val="CETReferencetext"/>
      </w:pPr>
      <w:r>
        <w:t xml:space="preserve">U.S. Energy Information Administration (2019) U.S. Energy Information Administration’s (EIA), International Energy Outlook 2019. Available at: </w:t>
      </w:r>
      <w:r w:rsidR="00A33A59">
        <w:t>&lt;</w:t>
      </w:r>
      <w:r>
        <w:t>https://www.eia.gov/todayinenergy</w:t>
      </w:r>
      <w:r w:rsidR="00A33A59">
        <w:t>&gt;</w:t>
      </w:r>
      <w:r>
        <w:t>.</w:t>
      </w:r>
    </w:p>
    <w:p w14:paraId="02A423BC" w14:textId="6E2F50D1" w:rsidR="00613327" w:rsidRDefault="00613327" w:rsidP="00613327">
      <w:pPr>
        <w:pStyle w:val="CETReferencetext"/>
      </w:pPr>
      <w:r>
        <w:t>Yaws C.</w:t>
      </w:r>
      <w:r w:rsidR="00A33A59">
        <w:t xml:space="preserve">, </w:t>
      </w:r>
      <w:r>
        <w:t>2015</w:t>
      </w:r>
      <w:r w:rsidR="00A33A59">
        <w:t>,</w:t>
      </w:r>
      <w:r>
        <w:t xml:space="preserve"> The Yaws handbook of vapor pressure: Antoine coefficients. Gulf Professional Publishing.</w:t>
      </w:r>
    </w:p>
    <w:p w14:paraId="3F6ED9A0" w14:textId="5C8ED70B" w:rsidR="00CC4659" w:rsidRDefault="00613327" w:rsidP="00D30A74">
      <w:pPr>
        <w:pStyle w:val="CETReferencetext"/>
      </w:pPr>
      <w:r w:rsidRPr="008F58F5">
        <w:t>Zanella</w:t>
      </w:r>
      <w:r w:rsidR="008F58F5" w:rsidRPr="008F58F5">
        <w:t xml:space="preserve"> </w:t>
      </w:r>
      <w:r w:rsidRPr="008F58F5">
        <w:t>E.</w:t>
      </w:r>
      <w:r w:rsidR="008F58F5" w:rsidRPr="008F58F5">
        <w:t xml:space="preserve">, Longhi M., </w:t>
      </w:r>
      <w:proofErr w:type="spellStart"/>
      <w:r w:rsidR="008F58F5" w:rsidRPr="008F58F5">
        <w:t>Marcolin</w:t>
      </w:r>
      <w:proofErr w:type="spellEnd"/>
      <w:r w:rsidR="008F58F5" w:rsidRPr="008F58F5">
        <w:t xml:space="preserve"> P., </w:t>
      </w:r>
      <w:proofErr w:type="spellStart"/>
      <w:r w:rsidR="008F58F5" w:rsidRPr="008F58F5">
        <w:t>Camarda</w:t>
      </w:r>
      <w:proofErr w:type="spellEnd"/>
      <w:r w:rsidR="008F58F5" w:rsidRPr="008F58F5">
        <w:t xml:space="preserve"> G., </w:t>
      </w:r>
      <w:proofErr w:type="spellStart"/>
      <w:r w:rsidR="008F58F5" w:rsidRPr="008F58F5">
        <w:t>Pirola</w:t>
      </w:r>
      <w:proofErr w:type="spellEnd"/>
      <w:r w:rsidR="008F58F5" w:rsidRPr="008F58F5">
        <w:t xml:space="preserve"> C., </w:t>
      </w:r>
      <w:r>
        <w:t>2022</w:t>
      </w:r>
      <w:r w:rsidR="008F58F5">
        <w:t xml:space="preserve">, </w:t>
      </w:r>
      <w:r>
        <w:t>Investigation of a Possible Process for Hydrogen Odorization in Pure Hydrogen and in Natural Gas-Hydrogen Mixture Systems’, Chemical Engineering Transactions, 96, pp. 139-144 SE-Research Articles.</w:t>
      </w:r>
    </w:p>
    <w:sectPr w:rsidR="00CC465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7CBD7" w14:textId="77777777" w:rsidR="006A51EC" w:rsidRDefault="006A51EC" w:rsidP="004F5E36">
      <w:r>
        <w:separator/>
      </w:r>
    </w:p>
  </w:endnote>
  <w:endnote w:type="continuationSeparator" w:id="0">
    <w:p w14:paraId="38DF39E0" w14:textId="77777777" w:rsidR="006A51EC" w:rsidRDefault="006A51E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TimesNewRomanPS-ItalicMT">
    <w:altName w:val="Microsoft YaHei"/>
    <w:charset w:val="86"/>
    <w:family w:val="auto"/>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FD87E" w14:textId="77777777" w:rsidR="006A51EC" w:rsidRDefault="006A51EC" w:rsidP="004F5E36">
      <w:r>
        <w:separator/>
      </w:r>
    </w:p>
  </w:footnote>
  <w:footnote w:type="continuationSeparator" w:id="0">
    <w:p w14:paraId="6A7CEAF9" w14:textId="77777777" w:rsidR="006A51EC" w:rsidRDefault="006A51E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03005D9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99378717">
    <w:abstractNumId w:val="10"/>
  </w:num>
  <w:num w:numId="2" w16cid:durableId="134487997">
    <w:abstractNumId w:val="8"/>
  </w:num>
  <w:num w:numId="3" w16cid:durableId="494221722">
    <w:abstractNumId w:val="3"/>
  </w:num>
  <w:num w:numId="4" w16cid:durableId="594753284">
    <w:abstractNumId w:val="2"/>
  </w:num>
  <w:num w:numId="5" w16cid:durableId="712727992">
    <w:abstractNumId w:val="1"/>
  </w:num>
  <w:num w:numId="6" w16cid:durableId="391119877">
    <w:abstractNumId w:val="0"/>
  </w:num>
  <w:num w:numId="7" w16cid:durableId="1026784682">
    <w:abstractNumId w:val="9"/>
  </w:num>
  <w:num w:numId="8" w16cid:durableId="587927267">
    <w:abstractNumId w:val="7"/>
  </w:num>
  <w:num w:numId="9" w16cid:durableId="721563474">
    <w:abstractNumId w:val="6"/>
  </w:num>
  <w:num w:numId="10" w16cid:durableId="1470900466">
    <w:abstractNumId w:val="5"/>
  </w:num>
  <w:num w:numId="11" w16cid:durableId="122237176">
    <w:abstractNumId w:val="4"/>
  </w:num>
  <w:num w:numId="12" w16cid:durableId="3440418">
    <w:abstractNumId w:val="17"/>
  </w:num>
  <w:num w:numId="13" w16cid:durableId="644355975">
    <w:abstractNumId w:val="12"/>
  </w:num>
  <w:num w:numId="14" w16cid:durableId="923681088">
    <w:abstractNumId w:val="18"/>
  </w:num>
  <w:num w:numId="15" w16cid:durableId="1755662804">
    <w:abstractNumId w:val="20"/>
  </w:num>
  <w:num w:numId="16" w16cid:durableId="1155537426">
    <w:abstractNumId w:val="19"/>
  </w:num>
  <w:num w:numId="17" w16cid:durableId="2115594408">
    <w:abstractNumId w:val="11"/>
  </w:num>
  <w:num w:numId="18" w16cid:durableId="2108696899">
    <w:abstractNumId w:val="12"/>
    <w:lvlOverride w:ilvl="0">
      <w:startOverride w:val="1"/>
    </w:lvlOverride>
  </w:num>
  <w:num w:numId="19" w16cid:durableId="907880577">
    <w:abstractNumId w:val="16"/>
  </w:num>
  <w:num w:numId="20" w16cid:durableId="1808694183">
    <w:abstractNumId w:val="15"/>
  </w:num>
  <w:num w:numId="21" w16cid:durableId="795179732">
    <w:abstractNumId w:val="14"/>
  </w:num>
  <w:num w:numId="22" w16cid:durableId="9420301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1B1"/>
    <w:rsid w:val="000052FB"/>
    <w:rsid w:val="000117CB"/>
    <w:rsid w:val="00012230"/>
    <w:rsid w:val="00012523"/>
    <w:rsid w:val="000150F3"/>
    <w:rsid w:val="000164B4"/>
    <w:rsid w:val="00021470"/>
    <w:rsid w:val="000277C6"/>
    <w:rsid w:val="0003148D"/>
    <w:rsid w:val="00031EEC"/>
    <w:rsid w:val="0004263F"/>
    <w:rsid w:val="00051566"/>
    <w:rsid w:val="00053A2A"/>
    <w:rsid w:val="000562A9"/>
    <w:rsid w:val="00062A9A"/>
    <w:rsid w:val="00063153"/>
    <w:rsid w:val="00064B04"/>
    <w:rsid w:val="00064DC4"/>
    <w:rsid w:val="00064FA4"/>
    <w:rsid w:val="00065058"/>
    <w:rsid w:val="00067876"/>
    <w:rsid w:val="000735C3"/>
    <w:rsid w:val="00084831"/>
    <w:rsid w:val="00086C39"/>
    <w:rsid w:val="00091EE0"/>
    <w:rsid w:val="00096C61"/>
    <w:rsid w:val="000A03B2"/>
    <w:rsid w:val="000A045D"/>
    <w:rsid w:val="000A32F1"/>
    <w:rsid w:val="000A3D58"/>
    <w:rsid w:val="000A67C8"/>
    <w:rsid w:val="000C0CCC"/>
    <w:rsid w:val="000C3C05"/>
    <w:rsid w:val="000C4021"/>
    <w:rsid w:val="000C4AAB"/>
    <w:rsid w:val="000C4C82"/>
    <w:rsid w:val="000C7B85"/>
    <w:rsid w:val="000D0268"/>
    <w:rsid w:val="000D094A"/>
    <w:rsid w:val="000D34BE"/>
    <w:rsid w:val="000D5960"/>
    <w:rsid w:val="000D5C9C"/>
    <w:rsid w:val="000D6976"/>
    <w:rsid w:val="000E0BD1"/>
    <w:rsid w:val="000E102F"/>
    <w:rsid w:val="000E15F5"/>
    <w:rsid w:val="000E1DDB"/>
    <w:rsid w:val="000E330E"/>
    <w:rsid w:val="000E36F1"/>
    <w:rsid w:val="000E3A73"/>
    <w:rsid w:val="000E414A"/>
    <w:rsid w:val="000F093C"/>
    <w:rsid w:val="000F2AC3"/>
    <w:rsid w:val="000F2FE5"/>
    <w:rsid w:val="000F787B"/>
    <w:rsid w:val="00100493"/>
    <w:rsid w:val="00111D44"/>
    <w:rsid w:val="00117C7A"/>
    <w:rsid w:val="0012091F"/>
    <w:rsid w:val="00120F7E"/>
    <w:rsid w:val="00124F7D"/>
    <w:rsid w:val="00126BC2"/>
    <w:rsid w:val="001308B6"/>
    <w:rsid w:val="0013121F"/>
    <w:rsid w:val="00131FE6"/>
    <w:rsid w:val="0013263F"/>
    <w:rsid w:val="001331DF"/>
    <w:rsid w:val="00134DE4"/>
    <w:rsid w:val="00136718"/>
    <w:rsid w:val="00136AC2"/>
    <w:rsid w:val="0014034D"/>
    <w:rsid w:val="00140687"/>
    <w:rsid w:val="00144D16"/>
    <w:rsid w:val="00146FCD"/>
    <w:rsid w:val="00150E59"/>
    <w:rsid w:val="00151813"/>
    <w:rsid w:val="0015272B"/>
    <w:rsid w:val="00152DE3"/>
    <w:rsid w:val="00164CF9"/>
    <w:rsid w:val="001667A6"/>
    <w:rsid w:val="001735A5"/>
    <w:rsid w:val="00175586"/>
    <w:rsid w:val="00181DBC"/>
    <w:rsid w:val="00184AD6"/>
    <w:rsid w:val="00187273"/>
    <w:rsid w:val="0019201E"/>
    <w:rsid w:val="001A4AF7"/>
    <w:rsid w:val="001B0349"/>
    <w:rsid w:val="001B0E64"/>
    <w:rsid w:val="001B1E93"/>
    <w:rsid w:val="001B61C3"/>
    <w:rsid w:val="001B65C1"/>
    <w:rsid w:val="001C0E8B"/>
    <w:rsid w:val="001C684B"/>
    <w:rsid w:val="001D0CFB"/>
    <w:rsid w:val="001D1EF5"/>
    <w:rsid w:val="001D21AF"/>
    <w:rsid w:val="001D53FC"/>
    <w:rsid w:val="001E122A"/>
    <w:rsid w:val="001E19F0"/>
    <w:rsid w:val="001E673A"/>
    <w:rsid w:val="001F02A9"/>
    <w:rsid w:val="001F42A5"/>
    <w:rsid w:val="001F70BA"/>
    <w:rsid w:val="001F7B9D"/>
    <w:rsid w:val="00201C93"/>
    <w:rsid w:val="00202D1D"/>
    <w:rsid w:val="0020682F"/>
    <w:rsid w:val="00206ED4"/>
    <w:rsid w:val="0021330D"/>
    <w:rsid w:val="00215770"/>
    <w:rsid w:val="002224B4"/>
    <w:rsid w:val="00224F76"/>
    <w:rsid w:val="00233A19"/>
    <w:rsid w:val="0023732F"/>
    <w:rsid w:val="00240FE3"/>
    <w:rsid w:val="00242665"/>
    <w:rsid w:val="00243BB4"/>
    <w:rsid w:val="002443DE"/>
    <w:rsid w:val="002447EF"/>
    <w:rsid w:val="00251550"/>
    <w:rsid w:val="002517E3"/>
    <w:rsid w:val="0026239A"/>
    <w:rsid w:val="00263B05"/>
    <w:rsid w:val="00265AAA"/>
    <w:rsid w:val="00266A40"/>
    <w:rsid w:val="00270C4A"/>
    <w:rsid w:val="0027221A"/>
    <w:rsid w:val="00275B61"/>
    <w:rsid w:val="00276FD3"/>
    <w:rsid w:val="00280FAF"/>
    <w:rsid w:val="002819BA"/>
    <w:rsid w:val="00282656"/>
    <w:rsid w:val="00282C70"/>
    <w:rsid w:val="0028311C"/>
    <w:rsid w:val="00284F5E"/>
    <w:rsid w:val="00290564"/>
    <w:rsid w:val="00296B83"/>
    <w:rsid w:val="00297FC9"/>
    <w:rsid w:val="002A616D"/>
    <w:rsid w:val="002B31A2"/>
    <w:rsid w:val="002B4015"/>
    <w:rsid w:val="002B403A"/>
    <w:rsid w:val="002B78CE"/>
    <w:rsid w:val="002C1C6E"/>
    <w:rsid w:val="002C2B9B"/>
    <w:rsid w:val="002C2FB6"/>
    <w:rsid w:val="002D33FF"/>
    <w:rsid w:val="002E22A9"/>
    <w:rsid w:val="002E4A4B"/>
    <w:rsid w:val="002E5FA7"/>
    <w:rsid w:val="002F001C"/>
    <w:rsid w:val="002F3309"/>
    <w:rsid w:val="002F6806"/>
    <w:rsid w:val="0030049D"/>
    <w:rsid w:val="003008CE"/>
    <w:rsid w:val="003009B7"/>
    <w:rsid w:val="00300E56"/>
    <w:rsid w:val="0030152C"/>
    <w:rsid w:val="003015D6"/>
    <w:rsid w:val="0030469C"/>
    <w:rsid w:val="003175FB"/>
    <w:rsid w:val="00321CA6"/>
    <w:rsid w:val="00322D50"/>
    <w:rsid w:val="00323763"/>
    <w:rsid w:val="00323C5F"/>
    <w:rsid w:val="00324E3A"/>
    <w:rsid w:val="00331256"/>
    <w:rsid w:val="00334C09"/>
    <w:rsid w:val="00335100"/>
    <w:rsid w:val="00343B71"/>
    <w:rsid w:val="003443BF"/>
    <w:rsid w:val="00347FED"/>
    <w:rsid w:val="00352A5A"/>
    <w:rsid w:val="003564C7"/>
    <w:rsid w:val="00357013"/>
    <w:rsid w:val="00360736"/>
    <w:rsid w:val="003607B3"/>
    <w:rsid w:val="00361E99"/>
    <w:rsid w:val="003633BD"/>
    <w:rsid w:val="00364BBD"/>
    <w:rsid w:val="00371234"/>
    <w:rsid w:val="003723D4"/>
    <w:rsid w:val="00381905"/>
    <w:rsid w:val="00384CC8"/>
    <w:rsid w:val="003871FD"/>
    <w:rsid w:val="0039359A"/>
    <w:rsid w:val="003A19BB"/>
    <w:rsid w:val="003A1E30"/>
    <w:rsid w:val="003A2829"/>
    <w:rsid w:val="003A6FC6"/>
    <w:rsid w:val="003A7D1C"/>
    <w:rsid w:val="003B08D0"/>
    <w:rsid w:val="003B2163"/>
    <w:rsid w:val="003B304B"/>
    <w:rsid w:val="003B3146"/>
    <w:rsid w:val="003B31F2"/>
    <w:rsid w:val="003B474E"/>
    <w:rsid w:val="003C333A"/>
    <w:rsid w:val="003C44B9"/>
    <w:rsid w:val="003C66A0"/>
    <w:rsid w:val="003D0F48"/>
    <w:rsid w:val="003E5B17"/>
    <w:rsid w:val="003F015E"/>
    <w:rsid w:val="003F235C"/>
    <w:rsid w:val="00400414"/>
    <w:rsid w:val="00411ECF"/>
    <w:rsid w:val="0041446B"/>
    <w:rsid w:val="00416FF1"/>
    <w:rsid w:val="0042008A"/>
    <w:rsid w:val="00426A94"/>
    <w:rsid w:val="00427705"/>
    <w:rsid w:val="00434FDF"/>
    <w:rsid w:val="0044071E"/>
    <w:rsid w:val="0044329C"/>
    <w:rsid w:val="00453E24"/>
    <w:rsid w:val="00454506"/>
    <w:rsid w:val="00457456"/>
    <w:rsid w:val="004577FE"/>
    <w:rsid w:val="00457B9C"/>
    <w:rsid w:val="00460328"/>
    <w:rsid w:val="00460667"/>
    <w:rsid w:val="0046164A"/>
    <w:rsid w:val="004628D2"/>
    <w:rsid w:val="00462DCD"/>
    <w:rsid w:val="004648AD"/>
    <w:rsid w:val="00467AF7"/>
    <w:rsid w:val="00467DCE"/>
    <w:rsid w:val="004703A9"/>
    <w:rsid w:val="00472225"/>
    <w:rsid w:val="004760DE"/>
    <w:rsid w:val="004763D7"/>
    <w:rsid w:val="00476B37"/>
    <w:rsid w:val="00477439"/>
    <w:rsid w:val="00477463"/>
    <w:rsid w:val="00481383"/>
    <w:rsid w:val="00486F87"/>
    <w:rsid w:val="004946E9"/>
    <w:rsid w:val="004A004E"/>
    <w:rsid w:val="004A24CF"/>
    <w:rsid w:val="004A740A"/>
    <w:rsid w:val="004B728A"/>
    <w:rsid w:val="004C2DA9"/>
    <w:rsid w:val="004C3D1D"/>
    <w:rsid w:val="004C3D84"/>
    <w:rsid w:val="004C47D0"/>
    <w:rsid w:val="004C7913"/>
    <w:rsid w:val="004D0030"/>
    <w:rsid w:val="004D3587"/>
    <w:rsid w:val="004D5EA3"/>
    <w:rsid w:val="004D6FDD"/>
    <w:rsid w:val="004E4DD6"/>
    <w:rsid w:val="004E553B"/>
    <w:rsid w:val="004F081D"/>
    <w:rsid w:val="004F3F33"/>
    <w:rsid w:val="004F5CD6"/>
    <w:rsid w:val="004F5E36"/>
    <w:rsid w:val="004F62A7"/>
    <w:rsid w:val="0050019C"/>
    <w:rsid w:val="00507B47"/>
    <w:rsid w:val="00507BEF"/>
    <w:rsid w:val="00507CC9"/>
    <w:rsid w:val="005119A5"/>
    <w:rsid w:val="005147CB"/>
    <w:rsid w:val="00516AAC"/>
    <w:rsid w:val="005278B7"/>
    <w:rsid w:val="00532016"/>
    <w:rsid w:val="005344C5"/>
    <w:rsid w:val="005346C8"/>
    <w:rsid w:val="00543662"/>
    <w:rsid w:val="00543E7D"/>
    <w:rsid w:val="00547A68"/>
    <w:rsid w:val="0055223D"/>
    <w:rsid w:val="005531C9"/>
    <w:rsid w:val="005604F6"/>
    <w:rsid w:val="005608AB"/>
    <w:rsid w:val="0056163B"/>
    <w:rsid w:val="00561EB4"/>
    <w:rsid w:val="005667C4"/>
    <w:rsid w:val="00570C43"/>
    <w:rsid w:val="00572B5D"/>
    <w:rsid w:val="00582554"/>
    <w:rsid w:val="005842E1"/>
    <w:rsid w:val="00590003"/>
    <w:rsid w:val="00590C72"/>
    <w:rsid w:val="005972BF"/>
    <w:rsid w:val="005A3899"/>
    <w:rsid w:val="005B2110"/>
    <w:rsid w:val="005B3D55"/>
    <w:rsid w:val="005B61E6"/>
    <w:rsid w:val="005B77E5"/>
    <w:rsid w:val="005C2E5C"/>
    <w:rsid w:val="005C74BF"/>
    <w:rsid w:val="005C77E1"/>
    <w:rsid w:val="005D668A"/>
    <w:rsid w:val="005D6A2F"/>
    <w:rsid w:val="005E1A82"/>
    <w:rsid w:val="005E4B1E"/>
    <w:rsid w:val="005E794C"/>
    <w:rsid w:val="005E7C48"/>
    <w:rsid w:val="005F0A28"/>
    <w:rsid w:val="005F0E5E"/>
    <w:rsid w:val="005F3344"/>
    <w:rsid w:val="005F623E"/>
    <w:rsid w:val="005F6CA8"/>
    <w:rsid w:val="00600535"/>
    <w:rsid w:val="00600F4B"/>
    <w:rsid w:val="00606B76"/>
    <w:rsid w:val="00610899"/>
    <w:rsid w:val="00610CD6"/>
    <w:rsid w:val="006113FE"/>
    <w:rsid w:val="00613327"/>
    <w:rsid w:val="00613887"/>
    <w:rsid w:val="00620DEE"/>
    <w:rsid w:val="00621F92"/>
    <w:rsid w:val="0062274C"/>
    <w:rsid w:val="0062280A"/>
    <w:rsid w:val="006242BF"/>
    <w:rsid w:val="00625639"/>
    <w:rsid w:val="00625BD9"/>
    <w:rsid w:val="00631912"/>
    <w:rsid w:val="00631B33"/>
    <w:rsid w:val="00634190"/>
    <w:rsid w:val="006404A3"/>
    <w:rsid w:val="0064184D"/>
    <w:rsid w:val="006422CC"/>
    <w:rsid w:val="0064615F"/>
    <w:rsid w:val="00650B84"/>
    <w:rsid w:val="0065124C"/>
    <w:rsid w:val="00657996"/>
    <w:rsid w:val="00660E3E"/>
    <w:rsid w:val="0066141D"/>
    <w:rsid w:val="00662E74"/>
    <w:rsid w:val="00667AA9"/>
    <w:rsid w:val="0067020B"/>
    <w:rsid w:val="00672D01"/>
    <w:rsid w:val="00680C23"/>
    <w:rsid w:val="0068422D"/>
    <w:rsid w:val="00686F5D"/>
    <w:rsid w:val="006935FA"/>
    <w:rsid w:val="00693766"/>
    <w:rsid w:val="006A20AF"/>
    <w:rsid w:val="006A3281"/>
    <w:rsid w:val="006A3C7E"/>
    <w:rsid w:val="006A51EC"/>
    <w:rsid w:val="006B4888"/>
    <w:rsid w:val="006C1567"/>
    <w:rsid w:val="006C1687"/>
    <w:rsid w:val="006C2E45"/>
    <w:rsid w:val="006C359C"/>
    <w:rsid w:val="006C5579"/>
    <w:rsid w:val="006D39B8"/>
    <w:rsid w:val="006D6E8B"/>
    <w:rsid w:val="006D6FDF"/>
    <w:rsid w:val="006D7C68"/>
    <w:rsid w:val="006D7F25"/>
    <w:rsid w:val="006E50D4"/>
    <w:rsid w:val="006E737D"/>
    <w:rsid w:val="006F1B9E"/>
    <w:rsid w:val="006F319F"/>
    <w:rsid w:val="006F4AFD"/>
    <w:rsid w:val="006F5F95"/>
    <w:rsid w:val="006F67EC"/>
    <w:rsid w:val="00700204"/>
    <w:rsid w:val="0071267E"/>
    <w:rsid w:val="007137C3"/>
    <w:rsid w:val="00713973"/>
    <w:rsid w:val="007140A0"/>
    <w:rsid w:val="007157FF"/>
    <w:rsid w:val="00716A32"/>
    <w:rsid w:val="00716E2A"/>
    <w:rsid w:val="00720A24"/>
    <w:rsid w:val="0072257B"/>
    <w:rsid w:val="00722AAB"/>
    <w:rsid w:val="00727357"/>
    <w:rsid w:val="00732386"/>
    <w:rsid w:val="0073514D"/>
    <w:rsid w:val="00737ABC"/>
    <w:rsid w:val="00737E33"/>
    <w:rsid w:val="00742673"/>
    <w:rsid w:val="0074292E"/>
    <w:rsid w:val="00743814"/>
    <w:rsid w:val="007447F3"/>
    <w:rsid w:val="00752031"/>
    <w:rsid w:val="0075499F"/>
    <w:rsid w:val="007566C7"/>
    <w:rsid w:val="007661C8"/>
    <w:rsid w:val="0077098D"/>
    <w:rsid w:val="007725B0"/>
    <w:rsid w:val="00773CAF"/>
    <w:rsid w:val="00780535"/>
    <w:rsid w:val="00786CAF"/>
    <w:rsid w:val="007931FA"/>
    <w:rsid w:val="00793A7F"/>
    <w:rsid w:val="0079481B"/>
    <w:rsid w:val="00797338"/>
    <w:rsid w:val="007978D8"/>
    <w:rsid w:val="007A0E26"/>
    <w:rsid w:val="007A12CB"/>
    <w:rsid w:val="007A4861"/>
    <w:rsid w:val="007A7BBA"/>
    <w:rsid w:val="007B0C50"/>
    <w:rsid w:val="007B2B7F"/>
    <w:rsid w:val="007B48F9"/>
    <w:rsid w:val="007B6EB0"/>
    <w:rsid w:val="007C11FE"/>
    <w:rsid w:val="007C129D"/>
    <w:rsid w:val="007C195E"/>
    <w:rsid w:val="007C1A43"/>
    <w:rsid w:val="007C4446"/>
    <w:rsid w:val="007C5665"/>
    <w:rsid w:val="007C5DBA"/>
    <w:rsid w:val="007C632E"/>
    <w:rsid w:val="007C7DB6"/>
    <w:rsid w:val="007D0951"/>
    <w:rsid w:val="007D2021"/>
    <w:rsid w:val="007E3DCE"/>
    <w:rsid w:val="007E7372"/>
    <w:rsid w:val="007F484A"/>
    <w:rsid w:val="0080013E"/>
    <w:rsid w:val="00802D62"/>
    <w:rsid w:val="008056C5"/>
    <w:rsid w:val="00807266"/>
    <w:rsid w:val="0081027D"/>
    <w:rsid w:val="00810C18"/>
    <w:rsid w:val="00810D6F"/>
    <w:rsid w:val="00813288"/>
    <w:rsid w:val="008168FC"/>
    <w:rsid w:val="00820EF7"/>
    <w:rsid w:val="008227E3"/>
    <w:rsid w:val="00825C13"/>
    <w:rsid w:val="00826E8B"/>
    <w:rsid w:val="00830530"/>
    <w:rsid w:val="00830996"/>
    <w:rsid w:val="00832BEB"/>
    <w:rsid w:val="008345F1"/>
    <w:rsid w:val="00837174"/>
    <w:rsid w:val="00841EBC"/>
    <w:rsid w:val="00851970"/>
    <w:rsid w:val="0085282C"/>
    <w:rsid w:val="00855AE5"/>
    <w:rsid w:val="008637E4"/>
    <w:rsid w:val="008644DC"/>
    <w:rsid w:val="00865B07"/>
    <w:rsid w:val="008667EA"/>
    <w:rsid w:val="008706E5"/>
    <w:rsid w:val="008712DD"/>
    <w:rsid w:val="00873C3F"/>
    <w:rsid w:val="00874B98"/>
    <w:rsid w:val="0087637F"/>
    <w:rsid w:val="00877E3D"/>
    <w:rsid w:val="0088060B"/>
    <w:rsid w:val="00881425"/>
    <w:rsid w:val="00892860"/>
    <w:rsid w:val="00892AD5"/>
    <w:rsid w:val="00893C83"/>
    <w:rsid w:val="00894F3F"/>
    <w:rsid w:val="008A0654"/>
    <w:rsid w:val="008A1512"/>
    <w:rsid w:val="008A1971"/>
    <w:rsid w:val="008A7FA6"/>
    <w:rsid w:val="008B1C9C"/>
    <w:rsid w:val="008B3CCC"/>
    <w:rsid w:val="008B7C03"/>
    <w:rsid w:val="008C0429"/>
    <w:rsid w:val="008C163E"/>
    <w:rsid w:val="008C4DD4"/>
    <w:rsid w:val="008D2988"/>
    <w:rsid w:val="008D3208"/>
    <w:rsid w:val="008D32B9"/>
    <w:rsid w:val="008D37FC"/>
    <w:rsid w:val="008D433B"/>
    <w:rsid w:val="008D4A16"/>
    <w:rsid w:val="008E2F03"/>
    <w:rsid w:val="008E397F"/>
    <w:rsid w:val="008E564A"/>
    <w:rsid w:val="008E566E"/>
    <w:rsid w:val="008E5A22"/>
    <w:rsid w:val="008E653A"/>
    <w:rsid w:val="008F480B"/>
    <w:rsid w:val="008F58F5"/>
    <w:rsid w:val="008F769F"/>
    <w:rsid w:val="0090161A"/>
    <w:rsid w:val="009016A3"/>
    <w:rsid w:val="00901EB6"/>
    <w:rsid w:val="00904C62"/>
    <w:rsid w:val="00916499"/>
    <w:rsid w:val="00922BA8"/>
    <w:rsid w:val="00922FB4"/>
    <w:rsid w:val="00924DAC"/>
    <w:rsid w:val="00927058"/>
    <w:rsid w:val="00932FD1"/>
    <w:rsid w:val="00937FC3"/>
    <w:rsid w:val="00940828"/>
    <w:rsid w:val="00941C37"/>
    <w:rsid w:val="00942750"/>
    <w:rsid w:val="009450CE"/>
    <w:rsid w:val="009459BB"/>
    <w:rsid w:val="00947179"/>
    <w:rsid w:val="00947C30"/>
    <w:rsid w:val="0095164B"/>
    <w:rsid w:val="00954090"/>
    <w:rsid w:val="009573E7"/>
    <w:rsid w:val="00963E05"/>
    <w:rsid w:val="00964A45"/>
    <w:rsid w:val="00966A54"/>
    <w:rsid w:val="00967843"/>
    <w:rsid w:val="00967D54"/>
    <w:rsid w:val="009701C6"/>
    <w:rsid w:val="00971028"/>
    <w:rsid w:val="00972278"/>
    <w:rsid w:val="00972987"/>
    <w:rsid w:val="00982CD8"/>
    <w:rsid w:val="00984090"/>
    <w:rsid w:val="00991881"/>
    <w:rsid w:val="00993069"/>
    <w:rsid w:val="00993561"/>
    <w:rsid w:val="00993B84"/>
    <w:rsid w:val="00994D89"/>
    <w:rsid w:val="00996483"/>
    <w:rsid w:val="009966A8"/>
    <w:rsid w:val="00996F5A"/>
    <w:rsid w:val="00997099"/>
    <w:rsid w:val="009B02BC"/>
    <w:rsid w:val="009B041A"/>
    <w:rsid w:val="009B050B"/>
    <w:rsid w:val="009B1213"/>
    <w:rsid w:val="009B288A"/>
    <w:rsid w:val="009B3665"/>
    <w:rsid w:val="009C37C3"/>
    <w:rsid w:val="009C781D"/>
    <w:rsid w:val="009C7C86"/>
    <w:rsid w:val="009D25FC"/>
    <w:rsid w:val="009D2FF7"/>
    <w:rsid w:val="009E0A57"/>
    <w:rsid w:val="009E14D3"/>
    <w:rsid w:val="009E56C5"/>
    <w:rsid w:val="009E69CB"/>
    <w:rsid w:val="009E7884"/>
    <w:rsid w:val="009E788A"/>
    <w:rsid w:val="009F0E08"/>
    <w:rsid w:val="009F1477"/>
    <w:rsid w:val="00A02ACE"/>
    <w:rsid w:val="00A0389A"/>
    <w:rsid w:val="00A03993"/>
    <w:rsid w:val="00A049D1"/>
    <w:rsid w:val="00A05068"/>
    <w:rsid w:val="00A05E35"/>
    <w:rsid w:val="00A06D95"/>
    <w:rsid w:val="00A11193"/>
    <w:rsid w:val="00A1763D"/>
    <w:rsid w:val="00A17CEC"/>
    <w:rsid w:val="00A20DE0"/>
    <w:rsid w:val="00A2306E"/>
    <w:rsid w:val="00A271A4"/>
    <w:rsid w:val="00A27EF0"/>
    <w:rsid w:val="00A30E99"/>
    <w:rsid w:val="00A31CA5"/>
    <w:rsid w:val="00A33A59"/>
    <w:rsid w:val="00A34DB5"/>
    <w:rsid w:val="00A37175"/>
    <w:rsid w:val="00A40A8A"/>
    <w:rsid w:val="00A42361"/>
    <w:rsid w:val="00A43CC8"/>
    <w:rsid w:val="00A4534E"/>
    <w:rsid w:val="00A50B20"/>
    <w:rsid w:val="00A51390"/>
    <w:rsid w:val="00A52ED3"/>
    <w:rsid w:val="00A60571"/>
    <w:rsid w:val="00A60D13"/>
    <w:rsid w:val="00A6274A"/>
    <w:rsid w:val="00A64663"/>
    <w:rsid w:val="00A65E0B"/>
    <w:rsid w:val="00A70F25"/>
    <w:rsid w:val="00A7223D"/>
    <w:rsid w:val="00A72280"/>
    <w:rsid w:val="00A72745"/>
    <w:rsid w:val="00A76EFC"/>
    <w:rsid w:val="00A87D50"/>
    <w:rsid w:val="00A91010"/>
    <w:rsid w:val="00A94014"/>
    <w:rsid w:val="00A97F29"/>
    <w:rsid w:val="00AA3E15"/>
    <w:rsid w:val="00AA5418"/>
    <w:rsid w:val="00AA702E"/>
    <w:rsid w:val="00AA7D26"/>
    <w:rsid w:val="00AB00A7"/>
    <w:rsid w:val="00AB0964"/>
    <w:rsid w:val="00AB2C99"/>
    <w:rsid w:val="00AB5011"/>
    <w:rsid w:val="00AB5EF1"/>
    <w:rsid w:val="00AC24FE"/>
    <w:rsid w:val="00AC2B27"/>
    <w:rsid w:val="00AC4B62"/>
    <w:rsid w:val="00AC509C"/>
    <w:rsid w:val="00AC6593"/>
    <w:rsid w:val="00AC7368"/>
    <w:rsid w:val="00AD16B9"/>
    <w:rsid w:val="00AD2613"/>
    <w:rsid w:val="00AD44EF"/>
    <w:rsid w:val="00AE0D3D"/>
    <w:rsid w:val="00AE377D"/>
    <w:rsid w:val="00AE5FE2"/>
    <w:rsid w:val="00AE7540"/>
    <w:rsid w:val="00AF0EBA"/>
    <w:rsid w:val="00AF143E"/>
    <w:rsid w:val="00AF704D"/>
    <w:rsid w:val="00B02C76"/>
    <w:rsid w:val="00B02C8A"/>
    <w:rsid w:val="00B04AA2"/>
    <w:rsid w:val="00B07ED4"/>
    <w:rsid w:val="00B11CDA"/>
    <w:rsid w:val="00B129A9"/>
    <w:rsid w:val="00B13459"/>
    <w:rsid w:val="00B143D3"/>
    <w:rsid w:val="00B17FBD"/>
    <w:rsid w:val="00B315A6"/>
    <w:rsid w:val="00B31813"/>
    <w:rsid w:val="00B32ECA"/>
    <w:rsid w:val="00B33365"/>
    <w:rsid w:val="00B427DE"/>
    <w:rsid w:val="00B42916"/>
    <w:rsid w:val="00B52382"/>
    <w:rsid w:val="00B56E83"/>
    <w:rsid w:val="00B57B36"/>
    <w:rsid w:val="00B57E6F"/>
    <w:rsid w:val="00B653DD"/>
    <w:rsid w:val="00B66968"/>
    <w:rsid w:val="00B67D40"/>
    <w:rsid w:val="00B731C7"/>
    <w:rsid w:val="00B766EC"/>
    <w:rsid w:val="00B84484"/>
    <w:rsid w:val="00B8686D"/>
    <w:rsid w:val="00B9392A"/>
    <w:rsid w:val="00B93F69"/>
    <w:rsid w:val="00BB0976"/>
    <w:rsid w:val="00BB1DDC"/>
    <w:rsid w:val="00BB3404"/>
    <w:rsid w:val="00BB3F7C"/>
    <w:rsid w:val="00BB48DB"/>
    <w:rsid w:val="00BB5422"/>
    <w:rsid w:val="00BB5BBF"/>
    <w:rsid w:val="00BC1C06"/>
    <w:rsid w:val="00BC30C9"/>
    <w:rsid w:val="00BC7E99"/>
    <w:rsid w:val="00BD077D"/>
    <w:rsid w:val="00BD45BA"/>
    <w:rsid w:val="00BD5D5B"/>
    <w:rsid w:val="00BE0FA1"/>
    <w:rsid w:val="00BE24B2"/>
    <w:rsid w:val="00BE27DA"/>
    <w:rsid w:val="00BE3C9A"/>
    <w:rsid w:val="00BE3E58"/>
    <w:rsid w:val="00BE6B64"/>
    <w:rsid w:val="00BE7652"/>
    <w:rsid w:val="00BF2D83"/>
    <w:rsid w:val="00BF2DF9"/>
    <w:rsid w:val="00BF47E0"/>
    <w:rsid w:val="00C01616"/>
    <w:rsid w:val="00C0162B"/>
    <w:rsid w:val="00C04FC0"/>
    <w:rsid w:val="00C05300"/>
    <w:rsid w:val="00C068ED"/>
    <w:rsid w:val="00C114F8"/>
    <w:rsid w:val="00C1251D"/>
    <w:rsid w:val="00C1656F"/>
    <w:rsid w:val="00C22E0C"/>
    <w:rsid w:val="00C26533"/>
    <w:rsid w:val="00C27E31"/>
    <w:rsid w:val="00C345B1"/>
    <w:rsid w:val="00C40142"/>
    <w:rsid w:val="00C52C3C"/>
    <w:rsid w:val="00C543EE"/>
    <w:rsid w:val="00C57182"/>
    <w:rsid w:val="00C5742D"/>
    <w:rsid w:val="00C57863"/>
    <w:rsid w:val="00C62CCF"/>
    <w:rsid w:val="00C640AF"/>
    <w:rsid w:val="00C655FD"/>
    <w:rsid w:val="00C72793"/>
    <w:rsid w:val="00C75407"/>
    <w:rsid w:val="00C76E52"/>
    <w:rsid w:val="00C80D53"/>
    <w:rsid w:val="00C84187"/>
    <w:rsid w:val="00C8509F"/>
    <w:rsid w:val="00C870A8"/>
    <w:rsid w:val="00C911B8"/>
    <w:rsid w:val="00C93D0C"/>
    <w:rsid w:val="00C94434"/>
    <w:rsid w:val="00CA0C59"/>
    <w:rsid w:val="00CA0D4A"/>
    <w:rsid w:val="00CA0D75"/>
    <w:rsid w:val="00CA1C95"/>
    <w:rsid w:val="00CA5419"/>
    <w:rsid w:val="00CA5A9C"/>
    <w:rsid w:val="00CA6AF8"/>
    <w:rsid w:val="00CB4BB3"/>
    <w:rsid w:val="00CB57F1"/>
    <w:rsid w:val="00CC4659"/>
    <w:rsid w:val="00CC4C20"/>
    <w:rsid w:val="00CD3517"/>
    <w:rsid w:val="00CD5FE2"/>
    <w:rsid w:val="00CE0423"/>
    <w:rsid w:val="00CE0629"/>
    <w:rsid w:val="00CE145E"/>
    <w:rsid w:val="00CE7C68"/>
    <w:rsid w:val="00CF0125"/>
    <w:rsid w:val="00CF26ED"/>
    <w:rsid w:val="00CF3005"/>
    <w:rsid w:val="00CF5665"/>
    <w:rsid w:val="00D02B4C"/>
    <w:rsid w:val="00D02F80"/>
    <w:rsid w:val="00D040C4"/>
    <w:rsid w:val="00D0665C"/>
    <w:rsid w:val="00D0773E"/>
    <w:rsid w:val="00D13EE7"/>
    <w:rsid w:val="00D20AD1"/>
    <w:rsid w:val="00D23313"/>
    <w:rsid w:val="00D241FF"/>
    <w:rsid w:val="00D30A74"/>
    <w:rsid w:val="00D34D67"/>
    <w:rsid w:val="00D35FC8"/>
    <w:rsid w:val="00D46B7E"/>
    <w:rsid w:val="00D47C4C"/>
    <w:rsid w:val="00D50B25"/>
    <w:rsid w:val="00D5579B"/>
    <w:rsid w:val="00D57C84"/>
    <w:rsid w:val="00D6057D"/>
    <w:rsid w:val="00D6252B"/>
    <w:rsid w:val="00D6466B"/>
    <w:rsid w:val="00D648EC"/>
    <w:rsid w:val="00D671CA"/>
    <w:rsid w:val="00D6765F"/>
    <w:rsid w:val="00D678A9"/>
    <w:rsid w:val="00D71640"/>
    <w:rsid w:val="00D72F9A"/>
    <w:rsid w:val="00D739BE"/>
    <w:rsid w:val="00D77005"/>
    <w:rsid w:val="00D8108C"/>
    <w:rsid w:val="00D836C5"/>
    <w:rsid w:val="00D84576"/>
    <w:rsid w:val="00D856E5"/>
    <w:rsid w:val="00D90944"/>
    <w:rsid w:val="00D94B5A"/>
    <w:rsid w:val="00DA1399"/>
    <w:rsid w:val="00DA24C6"/>
    <w:rsid w:val="00DA2EB2"/>
    <w:rsid w:val="00DA4D7B"/>
    <w:rsid w:val="00DA598E"/>
    <w:rsid w:val="00DA7BB1"/>
    <w:rsid w:val="00DB48BD"/>
    <w:rsid w:val="00DB4B8E"/>
    <w:rsid w:val="00DB5CA1"/>
    <w:rsid w:val="00DD271C"/>
    <w:rsid w:val="00DE264A"/>
    <w:rsid w:val="00DE5D6C"/>
    <w:rsid w:val="00DE7287"/>
    <w:rsid w:val="00DF3AAE"/>
    <w:rsid w:val="00DF5072"/>
    <w:rsid w:val="00E00904"/>
    <w:rsid w:val="00E02D18"/>
    <w:rsid w:val="00E03D3F"/>
    <w:rsid w:val="00E041E7"/>
    <w:rsid w:val="00E059CD"/>
    <w:rsid w:val="00E170DD"/>
    <w:rsid w:val="00E174E5"/>
    <w:rsid w:val="00E21104"/>
    <w:rsid w:val="00E232F1"/>
    <w:rsid w:val="00E23CA1"/>
    <w:rsid w:val="00E24C2E"/>
    <w:rsid w:val="00E27919"/>
    <w:rsid w:val="00E27AA1"/>
    <w:rsid w:val="00E33DD7"/>
    <w:rsid w:val="00E3668F"/>
    <w:rsid w:val="00E409A8"/>
    <w:rsid w:val="00E50C12"/>
    <w:rsid w:val="00E552A3"/>
    <w:rsid w:val="00E55CCD"/>
    <w:rsid w:val="00E5738B"/>
    <w:rsid w:val="00E65B91"/>
    <w:rsid w:val="00E674BF"/>
    <w:rsid w:val="00E7209D"/>
    <w:rsid w:val="00E72EAD"/>
    <w:rsid w:val="00E74B40"/>
    <w:rsid w:val="00E76187"/>
    <w:rsid w:val="00E77223"/>
    <w:rsid w:val="00E8528B"/>
    <w:rsid w:val="00E85B94"/>
    <w:rsid w:val="00E86C79"/>
    <w:rsid w:val="00E928B2"/>
    <w:rsid w:val="00E947F7"/>
    <w:rsid w:val="00E94D40"/>
    <w:rsid w:val="00E978D0"/>
    <w:rsid w:val="00E97D9B"/>
    <w:rsid w:val="00EA2713"/>
    <w:rsid w:val="00EA4613"/>
    <w:rsid w:val="00EA7F91"/>
    <w:rsid w:val="00EB1523"/>
    <w:rsid w:val="00EB2376"/>
    <w:rsid w:val="00EB4754"/>
    <w:rsid w:val="00EC0E49"/>
    <w:rsid w:val="00EC101F"/>
    <w:rsid w:val="00EC1D9F"/>
    <w:rsid w:val="00EC3BB0"/>
    <w:rsid w:val="00EC79E0"/>
    <w:rsid w:val="00ED0C56"/>
    <w:rsid w:val="00EE0131"/>
    <w:rsid w:val="00EE17B0"/>
    <w:rsid w:val="00EF06D9"/>
    <w:rsid w:val="00EF3831"/>
    <w:rsid w:val="00F105C8"/>
    <w:rsid w:val="00F1159C"/>
    <w:rsid w:val="00F118B1"/>
    <w:rsid w:val="00F130DC"/>
    <w:rsid w:val="00F14621"/>
    <w:rsid w:val="00F16357"/>
    <w:rsid w:val="00F21FD8"/>
    <w:rsid w:val="00F3049E"/>
    <w:rsid w:val="00F30C64"/>
    <w:rsid w:val="00F32BA2"/>
    <w:rsid w:val="00F32CDB"/>
    <w:rsid w:val="00F44B32"/>
    <w:rsid w:val="00F46603"/>
    <w:rsid w:val="00F519D4"/>
    <w:rsid w:val="00F51B22"/>
    <w:rsid w:val="00F55692"/>
    <w:rsid w:val="00F565FE"/>
    <w:rsid w:val="00F63A70"/>
    <w:rsid w:val="00F63D8C"/>
    <w:rsid w:val="00F64613"/>
    <w:rsid w:val="00F73FCD"/>
    <w:rsid w:val="00F7534E"/>
    <w:rsid w:val="00F81408"/>
    <w:rsid w:val="00F856DC"/>
    <w:rsid w:val="00F85E89"/>
    <w:rsid w:val="00F86B46"/>
    <w:rsid w:val="00F914BF"/>
    <w:rsid w:val="00F93EDF"/>
    <w:rsid w:val="00F95C44"/>
    <w:rsid w:val="00F969D6"/>
    <w:rsid w:val="00F9737E"/>
    <w:rsid w:val="00FA1802"/>
    <w:rsid w:val="00FA21D0"/>
    <w:rsid w:val="00FA2CAD"/>
    <w:rsid w:val="00FA4F52"/>
    <w:rsid w:val="00FA5F5F"/>
    <w:rsid w:val="00FA647A"/>
    <w:rsid w:val="00FA6E16"/>
    <w:rsid w:val="00FB0138"/>
    <w:rsid w:val="00FB0D62"/>
    <w:rsid w:val="00FB290C"/>
    <w:rsid w:val="00FB395A"/>
    <w:rsid w:val="00FB460E"/>
    <w:rsid w:val="00FB6ADE"/>
    <w:rsid w:val="00FB730C"/>
    <w:rsid w:val="00FC0F35"/>
    <w:rsid w:val="00FC2695"/>
    <w:rsid w:val="00FC3E03"/>
    <w:rsid w:val="00FC3FC1"/>
    <w:rsid w:val="00FC7034"/>
    <w:rsid w:val="00FD35AD"/>
    <w:rsid w:val="00FD6034"/>
    <w:rsid w:val="00FE5CDA"/>
    <w:rsid w:val="00FF47C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FB0138"/>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9737E"/>
    <w:pPr>
      <w:keepNext/>
      <w:numPr>
        <w:ilvl w:val="2"/>
        <w:numId w:val="1"/>
      </w:numPr>
      <w:suppressAutoHyphens/>
      <w:spacing w:before="24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9737E"/>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Rimandonotaapidipagina">
    <w:name w:val="footnote reference"/>
    <w:basedOn w:val="Carpredefinitoparagrafo"/>
    <w:uiPriority w:val="99"/>
    <w:semiHidden/>
    <w:unhideWhenUsed/>
    <w:rsid w:val="00650B84"/>
    <w:rPr>
      <w:vertAlign w:val="superscript"/>
    </w:rPr>
  </w:style>
  <w:style w:type="character" w:styleId="Menzionenonrisolta">
    <w:name w:val="Unresolved Mention"/>
    <w:basedOn w:val="Carpredefinitoparagrafo"/>
    <w:uiPriority w:val="99"/>
    <w:semiHidden/>
    <w:unhideWhenUsed/>
    <w:rsid w:val="00240FE3"/>
    <w:rPr>
      <w:color w:val="605E5C"/>
      <w:shd w:val="clear" w:color="auto" w:fill="E1DFDD"/>
    </w:rPr>
  </w:style>
  <w:style w:type="paragraph" w:styleId="Revisione">
    <w:name w:val="Revision"/>
    <w:hidden/>
    <w:uiPriority w:val="99"/>
    <w:semiHidden/>
    <w:rsid w:val="0075203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9104">
      <w:bodyDiv w:val="1"/>
      <w:marLeft w:val="0"/>
      <w:marRight w:val="0"/>
      <w:marTop w:val="0"/>
      <w:marBottom w:val="0"/>
      <w:divBdr>
        <w:top w:val="none" w:sz="0" w:space="0" w:color="auto"/>
        <w:left w:val="none" w:sz="0" w:space="0" w:color="auto"/>
        <w:bottom w:val="none" w:sz="0" w:space="0" w:color="auto"/>
        <w:right w:val="none" w:sz="0" w:space="0" w:color="auto"/>
      </w:divBdr>
    </w:div>
    <w:div w:id="118644511">
      <w:bodyDiv w:val="1"/>
      <w:marLeft w:val="0"/>
      <w:marRight w:val="0"/>
      <w:marTop w:val="0"/>
      <w:marBottom w:val="0"/>
      <w:divBdr>
        <w:top w:val="none" w:sz="0" w:space="0" w:color="auto"/>
        <w:left w:val="none" w:sz="0" w:space="0" w:color="auto"/>
        <w:bottom w:val="none" w:sz="0" w:space="0" w:color="auto"/>
        <w:right w:val="none" w:sz="0" w:space="0" w:color="auto"/>
      </w:divBdr>
    </w:div>
    <w:div w:id="127015481">
      <w:bodyDiv w:val="1"/>
      <w:marLeft w:val="0"/>
      <w:marRight w:val="0"/>
      <w:marTop w:val="0"/>
      <w:marBottom w:val="0"/>
      <w:divBdr>
        <w:top w:val="none" w:sz="0" w:space="0" w:color="auto"/>
        <w:left w:val="none" w:sz="0" w:space="0" w:color="auto"/>
        <w:bottom w:val="none" w:sz="0" w:space="0" w:color="auto"/>
        <w:right w:val="none" w:sz="0" w:space="0" w:color="auto"/>
      </w:divBdr>
    </w:div>
    <w:div w:id="602766690">
      <w:bodyDiv w:val="1"/>
      <w:marLeft w:val="0"/>
      <w:marRight w:val="0"/>
      <w:marTop w:val="0"/>
      <w:marBottom w:val="0"/>
      <w:divBdr>
        <w:top w:val="none" w:sz="0" w:space="0" w:color="auto"/>
        <w:left w:val="none" w:sz="0" w:space="0" w:color="auto"/>
        <w:bottom w:val="none" w:sz="0" w:space="0" w:color="auto"/>
        <w:right w:val="none" w:sz="0" w:space="0" w:color="auto"/>
      </w:divBdr>
    </w:div>
    <w:div w:id="64928397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775807">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087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1432156">
      <w:bodyDiv w:val="1"/>
      <w:marLeft w:val="0"/>
      <w:marRight w:val="0"/>
      <w:marTop w:val="0"/>
      <w:marBottom w:val="0"/>
      <w:divBdr>
        <w:top w:val="none" w:sz="0" w:space="0" w:color="auto"/>
        <w:left w:val="none" w:sz="0" w:space="0" w:color="auto"/>
        <w:bottom w:val="none" w:sz="0" w:space="0" w:color="auto"/>
        <w:right w:val="none" w:sz="0" w:space="0" w:color="auto"/>
      </w:divBdr>
    </w:div>
    <w:div w:id="163683019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524354">
      <w:bodyDiv w:val="1"/>
      <w:marLeft w:val="0"/>
      <w:marRight w:val="0"/>
      <w:marTop w:val="0"/>
      <w:marBottom w:val="0"/>
      <w:divBdr>
        <w:top w:val="none" w:sz="0" w:space="0" w:color="auto"/>
        <w:left w:val="none" w:sz="0" w:space="0" w:color="auto"/>
        <w:bottom w:val="none" w:sz="0" w:space="0" w:color="auto"/>
        <w:right w:val="none" w:sz="0" w:space="0" w:color="auto"/>
      </w:divBdr>
    </w:div>
    <w:div w:id="1738742947">
      <w:bodyDiv w:val="1"/>
      <w:marLeft w:val="0"/>
      <w:marRight w:val="0"/>
      <w:marTop w:val="0"/>
      <w:marBottom w:val="0"/>
      <w:divBdr>
        <w:top w:val="none" w:sz="0" w:space="0" w:color="auto"/>
        <w:left w:val="none" w:sz="0" w:space="0" w:color="auto"/>
        <w:bottom w:val="none" w:sz="0" w:space="0" w:color="auto"/>
        <w:right w:val="none" w:sz="0" w:space="0" w:color="auto"/>
      </w:divBdr>
    </w:div>
    <w:div w:id="179910806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emf"/><Relationship Id="rId5" Type="http://schemas.openxmlformats.org/officeDocument/2006/relationships/webSettings" Target="webSettings.xml"/><Relationship Id="rId23" Type="http://schemas.openxmlformats.org/officeDocument/2006/relationships/image" Target="media/image9.emf"/><Relationship Id="rId10" Type="http://schemas.openxmlformats.org/officeDocument/2006/relationships/hyperlink" Target="mailto:elisa.zanella@unimi.it"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image" Target="media/image8.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0124</Words>
  <Characters>57708</Characters>
  <Application>Microsoft Office Word</Application>
  <DocSecurity>0</DocSecurity>
  <Lines>480</Lines>
  <Paragraphs>1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lisa Zanella</cp:lastModifiedBy>
  <cp:revision>5</cp:revision>
  <cp:lastPrinted>2015-05-12T18:31:00Z</cp:lastPrinted>
  <dcterms:created xsi:type="dcterms:W3CDTF">2023-05-24T13:51:00Z</dcterms:created>
  <dcterms:modified xsi:type="dcterms:W3CDTF">2023-05-2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643687cb-c13d-3d72-a81b-d787c666df34</vt:lpwstr>
  </property>
  <property fmtid="{D5CDD505-2E9C-101B-9397-08002B2CF9AE}" pid="6" name="Mendeley Citation Style_1">
    <vt:lpwstr>http://www.zotero.org/styles/american-political-science-association</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angewandte-chemie</vt:lpwstr>
  </property>
  <property fmtid="{D5CDD505-2E9C-101B-9397-08002B2CF9AE}" pid="14" name="Mendeley Recent Style Name 3_1">
    <vt:lpwstr>Angewandte Chemie International Edition</vt:lpwstr>
  </property>
  <property fmtid="{D5CDD505-2E9C-101B-9397-08002B2CF9AE}" pid="15" name="Mendeley Recent Style Id 4_1">
    <vt:lpwstr>http://www.zotero.org/styles/catalysts</vt:lpwstr>
  </property>
  <property fmtid="{D5CDD505-2E9C-101B-9397-08002B2CF9AE}" pid="16" name="Mendeley Recent Style Name 4_1">
    <vt:lpwstr>Catalysts</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vancouver-imperial-college-london</vt:lpwstr>
  </property>
  <property fmtid="{D5CDD505-2E9C-101B-9397-08002B2CF9AE}" pid="22" name="Mendeley Recent Style Name 7_1">
    <vt:lpwstr>Imperial College London - Vancouver</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